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1C125E" w14:textId="4B8E32B1" w:rsidR="00AD6F62" w:rsidRPr="0087356D" w:rsidRDefault="00AD6F62">
      <w:pPr>
        <w:rPr>
          <w:b/>
          <w:bCs/>
        </w:rPr>
      </w:pPr>
      <w:r w:rsidRPr="0087356D">
        <w:rPr>
          <w:b/>
          <w:bCs/>
        </w:rPr>
        <w:t xml:space="preserve">Acute schistosomiasis: </w:t>
      </w:r>
      <w:r w:rsidR="004B44AD">
        <w:rPr>
          <w:b/>
          <w:bCs/>
        </w:rPr>
        <w:t>W</w:t>
      </w:r>
      <w:r w:rsidRPr="0087356D">
        <w:rPr>
          <w:b/>
          <w:bCs/>
        </w:rPr>
        <w:t>hich</w:t>
      </w:r>
      <w:r w:rsidR="004B44AD">
        <w:rPr>
          <w:b/>
          <w:bCs/>
        </w:rPr>
        <w:t xml:space="preserve"> molecular</w:t>
      </w:r>
      <w:r w:rsidRPr="0087356D">
        <w:rPr>
          <w:b/>
          <w:bCs/>
        </w:rPr>
        <w:t xml:space="preserve"> diagnostic</w:t>
      </w:r>
      <w:r w:rsidR="004B44AD">
        <w:rPr>
          <w:b/>
          <w:bCs/>
        </w:rPr>
        <w:t xml:space="preserve"> test</w:t>
      </w:r>
      <w:r w:rsidRPr="0087356D">
        <w:rPr>
          <w:b/>
          <w:bCs/>
        </w:rPr>
        <w:t xml:space="preserve"> is best and why</w:t>
      </w:r>
    </w:p>
    <w:p w14:paraId="31B2F382" w14:textId="608ABC99" w:rsidR="00CE47F6" w:rsidRPr="0087356D" w:rsidRDefault="00CE47F6">
      <w:pPr>
        <w:rPr>
          <w:b/>
          <w:bCs/>
        </w:rPr>
      </w:pPr>
      <w:r w:rsidRPr="0087356D">
        <w:rPr>
          <w:b/>
          <w:bCs/>
        </w:rPr>
        <w:t>J. Russell Stothard</w:t>
      </w:r>
      <w:r w:rsidR="00D84F29" w:rsidRPr="0087356D">
        <w:rPr>
          <w:b/>
          <w:bCs/>
          <w:vertAlign w:val="superscript"/>
        </w:rPr>
        <w:t>1</w:t>
      </w:r>
      <w:r w:rsidRPr="0087356D">
        <w:rPr>
          <w:b/>
          <w:bCs/>
        </w:rPr>
        <w:t>*, Bonnie L. Webster</w:t>
      </w:r>
      <w:r w:rsidR="00D84F29" w:rsidRPr="0087356D">
        <w:rPr>
          <w:b/>
          <w:bCs/>
          <w:vertAlign w:val="superscript"/>
        </w:rPr>
        <w:t>2</w:t>
      </w:r>
      <w:bookmarkStart w:id="0" w:name="_GoBack"/>
      <w:bookmarkEnd w:id="0"/>
    </w:p>
    <w:p w14:paraId="496D6DB6" w14:textId="6D277B5B" w:rsidR="00D84F29" w:rsidRPr="0087356D" w:rsidRDefault="00D84F29">
      <w:r w:rsidRPr="0087356D">
        <w:t xml:space="preserve">1. </w:t>
      </w:r>
      <w:r w:rsidR="00D6330C">
        <w:t xml:space="preserve">Centre for </w:t>
      </w:r>
      <w:proofErr w:type="spellStart"/>
      <w:r w:rsidR="00D6330C">
        <w:t>Nelgected</w:t>
      </w:r>
      <w:proofErr w:type="spellEnd"/>
      <w:r w:rsidR="00D6330C">
        <w:t xml:space="preserve"> Tropical Diseases &amp; Centre for Drugs and Diagnostics, </w:t>
      </w:r>
      <w:r w:rsidRPr="0087356D">
        <w:t xml:space="preserve">Department of Tropical Disease Biology, Liverpool School of Tropical Medicine, Liverpool, L3 5QA, UK; 2. Department of Life Sciences, Natural History Museum, London, SW7 5BD, UK. </w:t>
      </w:r>
    </w:p>
    <w:p w14:paraId="2B299C17" w14:textId="2B9A3C3E" w:rsidR="0087356D" w:rsidRDefault="00CE47F6">
      <w:pPr>
        <w:rPr>
          <w:b/>
          <w:bCs/>
        </w:rPr>
      </w:pPr>
      <w:r w:rsidRPr="0087356D">
        <w:rPr>
          <w:b/>
          <w:bCs/>
        </w:rPr>
        <w:t xml:space="preserve">*e-mail: </w:t>
      </w:r>
      <w:r w:rsidR="004B44AD" w:rsidRPr="004B44AD">
        <w:rPr>
          <w:b/>
          <w:bCs/>
        </w:rPr>
        <w:t>russell.stothard@lstmed.ac.uk</w:t>
      </w:r>
    </w:p>
    <w:p w14:paraId="790BA5C4" w14:textId="1E2635C5" w:rsidR="0087356D" w:rsidRPr="0087356D" w:rsidRDefault="0087356D">
      <w:pPr>
        <w:rPr>
          <w:b/>
          <w:bCs/>
        </w:rPr>
      </w:pPr>
      <w:r>
        <w:rPr>
          <w:b/>
          <w:bCs/>
        </w:rPr>
        <w:t xml:space="preserve">(See Major Article on Acute Schistosomiasis by </w:t>
      </w:r>
      <w:proofErr w:type="spellStart"/>
      <w:r>
        <w:rPr>
          <w:b/>
          <w:bCs/>
        </w:rPr>
        <w:t>Cnops</w:t>
      </w:r>
      <w:proofErr w:type="spellEnd"/>
      <w:r>
        <w:rPr>
          <w:b/>
          <w:bCs/>
        </w:rPr>
        <w:t xml:space="preserve"> et al. on Pages XXXX-XXXX)</w:t>
      </w:r>
    </w:p>
    <w:p w14:paraId="555D6908" w14:textId="418989AB" w:rsidR="0004207E" w:rsidRPr="0087356D" w:rsidRDefault="004121C6" w:rsidP="004B44AD">
      <w:pPr>
        <w:spacing w:line="480" w:lineRule="auto"/>
        <w:jc w:val="both"/>
      </w:pPr>
      <w:r>
        <w:t>Each year, t</w:t>
      </w:r>
      <w:r w:rsidR="004B44AD">
        <w:t>housands of</w:t>
      </w:r>
      <w:r w:rsidR="00AD6F62" w:rsidRPr="0087356D">
        <w:t xml:space="preserve"> </w:t>
      </w:r>
      <w:r w:rsidR="004B44AD">
        <w:t xml:space="preserve">returning </w:t>
      </w:r>
      <w:r w:rsidR="00AD6F62" w:rsidRPr="0087356D">
        <w:t>travellers</w:t>
      </w:r>
      <w:r w:rsidR="003C27BA" w:rsidRPr="0087356D">
        <w:t xml:space="preserve"> and tourists</w:t>
      </w:r>
      <w:r>
        <w:t xml:space="preserve"> typically</w:t>
      </w:r>
      <w:r w:rsidR="00115AA9">
        <w:t xml:space="preserve"> </w:t>
      </w:r>
      <w:r w:rsidR="008F3548">
        <w:t>report</w:t>
      </w:r>
      <w:r w:rsidR="004B44AD" w:rsidRPr="0087356D">
        <w:t xml:space="preserve"> </w:t>
      </w:r>
      <w:r w:rsidR="008F3548">
        <w:t>to</w:t>
      </w:r>
      <w:r w:rsidR="003C27BA" w:rsidRPr="0087356D">
        <w:t xml:space="preserve"> clinic</w:t>
      </w:r>
      <w:r>
        <w:t xml:space="preserve">s throughout Europe and the UK </w:t>
      </w:r>
      <w:r w:rsidR="003C27BA" w:rsidRPr="0087356D">
        <w:t>with</w:t>
      </w:r>
      <w:r>
        <w:t xml:space="preserve"> various</w:t>
      </w:r>
      <w:r w:rsidR="003C27BA" w:rsidRPr="0087356D">
        <w:t xml:space="preserve"> </w:t>
      </w:r>
      <w:r w:rsidR="009E44AC" w:rsidRPr="0087356D">
        <w:t xml:space="preserve">signs and symptoms of </w:t>
      </w:r>
      <w:r w:rsidR="00CE47F6" w:rsidRPr="0087356D">
        <w:t>acute s</w:t>
      </w:r>
      <w:r w:rsidR="00AD6F62" w:rsidRPr="0087356D">
        <w:t>chistosomiasis</w:t>
      </w:r>
      <w:r w:rsidR="00FA349E">
        <w:t xml:space="preserve"> following form exposure to schistosome cercariae in freshwater</w:t>
      </w:r>
      <w:r>
        <w:t xml:space="preserve"> </w:t>
      </w:r>
      <w:r w:rsidR="005320C9" w:rsidRPr="0087356D">
        <w:fldChar w:fldCharType="begin">
          <w:fldData xml:space="preserve">PEVuZE5vdGU+PENpdGU+PEF1dGhvcj5MaW5nc2NoZWlkPC9BdXRob3I+PFllYXI+MjAxNzwvWWVh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</w:fldData>
        </w:fldChar>
      </w:r>
      <w:r w:rsidR="005320C9" w:rsidRPr="0087356D">
        <w:instrText xml:space="preserve"> ADDIN EN.CITE </w:instrText>
      </w:r>
      <w:r w:rsidR="005320C9" w:rsidRPr="0087356D">
        <w:fldChar w:fldCharType="begin">
          <w:fldData xml:space="preserve">PEVuZE5vdGU+PENpdGU+PEF1dGhvcj5MaW5nc2NoZWlkPC9BdXRob3I+PFllYXI+MjAxNzwvWWVh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</w:fldData>
        </w:fldChar>
      </w:r>
      <w:r w:rsidR="005320C9" w:rsidRPr="0087356D">
        <w:instrText xml:space="preserve"> ADDIN EN.CITE.DATA </w:instrText>
      </w:r>
      <w:r w:rsidR="005320C9" w:rsidRPr="0087356D">
        <w:fldChar w:fldCharType="end"/>
      </w:r>
      <w:r w:rsidR="005320C9" w:rsidRPr="0087356D">
        <w:fldChar w:fldCharType="separate"/>
      </w:r>
      <w:r w:rsidR="005320C9" w:rsidRPr="0087356D">
        <w:rPr>
          <w:noProof/>
        </w:rPr>
        <w:t>[1]</w:t>
      </w:r>
      <w:r w:rsidR="005320C9" w:rsidRPr="0087356D">
        <w:fldChar w:fldCharType="end"/>
      </w:r>
      <w:r w:rsidR="00CE47F6" w:rsidRPr="0087356D">
        <w:t xml:space="preserve">. </w:t>
      </w:r>
      <w:r w:rsidR="003C27BA" w:rsidRPr="0087356D">
        <w:t>Unlike chronic schistosomiasis</w:t>
      </w:r>
      <w:r w:rsidR="003E460C">
        <w:t>,</w:t>
      </w:r>
      <w:r w:rsidR="005320C9" w:rsidRPr="0087356D">
        <w:t xml:space="preserve"> which may </w:t>
      </w:r>
      <w:r w:rsidR="00AF5EDB">
        <w:t xml:space="preserve">have </w:t>
      </w:r>
      <w:r w:rsidR="005320C9" w:rsidRPr="0087356D">
        <w:t>take</w:t>
      </w:r>
      <w:r w:rsidR="00AF5EDB">
        <w:t>n</w:t>
      </w:r>
      <w:r w:rsidR="005320C9" w:rsidRPr="0087356D">
        <w:t xml:space="preserve"> several months</w:t>
      </w:r>
      <w:r>
        <w:t>,</w:t>
      </w:r>
      <w:r w:rsidR="005320C9" w:rsidRPr="0087356D">
        <w:t xml:space="preserve"> or longer</w:t>
      </w:r>
      <w:r>
        <w:t>,</w:t>
      </w:r>
      <w:r w:rsidR="005320C9" w:rsidRPr="0087356D">
        <w:t xml:space="preserve"> to</w:t>
      </w:r>
      <w:r>
        <w:t xml:space="preserve"> appear but</w:t>
      </w:r>
      <w:r w:rsidR="00423A9F">
        <w:t xml:space="preserve"> </w:t>
      </w:r>
      <w:r w:rsidR="008A3A26" w:rsidRPr="0087356D">
        <w:t>has</w:t>
      </w:r>
      <w:r>
        <w:t xml:space="preserve"> a proven set </w:t>
      </w:r>
      <w:r w:rsidR="008A3A26" w:rsidRPr="0087356D">
        <w:t>of</w:t>
      </w:r>
      <w:r w:rsidR="00EA5C83" w:rsidRPr="0087356D">
        <w:t xml:space="preserve"> </w:t>
      </w:r>
      <w:r w:rsidR="003C27BA" w:rsidRPr="0087356D">
        <w:t xml:space="preserve">diagnostic </w:t>
      </w:r>
      <w:r w:rsidR="008A3A26" w:rsidRPr="0087356D">
        <w:t>m</w:t>
      </w:r>
      <w:r w:rsidR="003826B4" w:rsidRPr="0087356D">
        <w:t xml:space="preserve">ethods and tools </w:t>
      </w:r>
      <w:r w:rsidR="00EA5C83" w:rsidRPr="0087356D">
        <w:t xml:space="preserve">available </w:t>
      </w:r>
      <w:r w:rsidR="003C27BA" w:rsidRPr="0087356D">
        <w:fldChar w:fldCharType="begin"/>
      </w:r>
      <w:r w:rsidR="00AF5EDB">
        <w:instrText xml:space="preserve"> ADDIN EN.CITE &lt;EndNote&gt;&lt;Cite&gt;&lt;Author&gt;Stothard&lt;/Author&gt;&lt;Year&gt;2014&lt;/Year&gt;&lt;RecNum&gt;4&lt;/RecNum&gt;&lt;DisplayText&gt;[2]&lt;/DisplayText&gt;&lt;record&gt;&lt;rec-number&gt;4&lt;/rec-number&gt;&lt;foreign-keys&gt;&lt;key app="EN" db-id="5wdxdswdtftfzxerdptxx2fx05e92w5daa9t" timestamp="1583435265"&gt;4&lt;/key&gt;&lt;/foreign-keys&gt;&lt;ref-type name="Journal Article"&gt;17&lt;/ref-type&gt;&lt;contributors&gt;&lt;authors&gt;&lt;author&gt;Stothard, J. R.&lt;/author&gt;&lt;author&gt;Stanton, M. C.&lt;/author&gt;&lt;author&gt;Bustinduy, A. L.&lt;/author&gt;&lt;author&gt;Sousa-Figueiredo, J. C.&lt;/author&gt;&lt;author&gt;Van Dam, G. J.&lt;/author&gt;&lt;author&gt;Betson, M.&lt;/author&gt;&lt;author&gt;Waterhouse, D.&lt;/author&gt;&lt;author&gt;Ward, S.&lt;/author&gt;&lt;author&gt;Allan, F.&lt;/author&gt;&lt;author&gt;Hassan, A. A.&lt;/author&gt;&lt;author&gt;Al-Helal, M. A.&lt;/author&gt;&lt;author&gt;Memish, Z. A.&lt;/author&gt;&lt;author&gt;Rollinson, D.&lt;/author&gt;&lt;/authors&gt;&lt;/contributors&gt;&lt;titles&gt;&lt;title&gt;Diagnostics for schistosomiasis in Africa and Arabia: a review of present options in control and future needs for elimination&lt;/title&gt;&lt;secondary-title&gt;Parasitology&lt;/secondary-title&gt;&lt;/titles&gt;&lt;periodical&gt;&lt;full-title&gt;Parasitology&lt;/full-title&gt;&lt;/periodical&gt;&lt;pages&gt;1947-1961&lt;/pages&gt;&lt;volume&gt;141&lt;/volume&gt;&lt;number&gt;14&lt;/number&gt;&lt;dates&gt;&lt;year&gt;2014&lt;/year&gt;&lt;pub-dates&gt;&lt;date&gt;Dec&lt;/date&gt;&lt;/pub-dates&gt;&lt;/dates&gt;&lt;isbn&gt;0031-1820&lt;/isbn&gt;&lt;accession-num&gt;WOS:000346740700018&lt;/accession-num&gt;&lt;urls&gt;&lt;related-urls&gt;&lt;url&gt;&amp;lt;Go to ISI&amp;gt;://WOS:000346740700018&lt;/url&gt;&lt;/related-urls&gt;&lt;/urls&gt;&lt;electronic-resource-num&gt;10.1017/s0031182014001152&lt;/electronic-resource-num&gt;&lt;/record&gt;&lt;/Cite&gt;&lt;/EndNote&gt;</w:instrText>
      </w:r>
      <w:r w:rsidR="003C27BA" w:rsidRPr="0087356D">
        <w:fldChar w:fldCharType="separate"/>
      </w:r>
      <w:r w:rsidR="00AF5EDB">
        <w:rPr>
          <w:noProof/>
        </w:rPr>
        <w:t>[2]</w:t>
      </w:r>
      <w:r w:rsidR="003C27BA" w:rsidRPr="0087356D">
        <w:fldChar w:fldCharType="end"/>
      </w:r>
      <w:r w:rsidR="005320C9" w:rsidRPr="0087356D">
        <w:t>,</w:t>
      </w:r>
      <w:r w:rsidR="00A66D1B" w:rsidRPr="0087356D">
        <w:t xml:space="preserve"> </w:t>
      </w:r>
      <w:r w:rsidR="003C27BA" w:rsidRPr="0087356D">
        <w:t>reliable d</w:t>
      </w:r>
      <w:r w:rsidR="008572C1">
        <w:t>iagnosis</w:t>
      </w:r>
      <w:r w:rsidR="003826B4" w:rsidRPr="0087356D">
        <w:t xml:space="preserve"> of</w:t>
      </w:r>
      <w:r w:rsidR="003C27BA" w:rsidRPr="0087356D">
        <w:t xml:space="preserve"> </w:t>
      </w:r>
      <w:r w:rsidR="00A66D1B" w:rsidRPr="0087356D">
        <w:t>acute</w:t>
      </w:r>
      <w:r w:rsidR="00CE47F6" w:rsidRPr="0087356D">
        <w:t xml:space="preserve"> schistosomiasis</w:t>
      </w:r>
      <w:r w:rsidR="003E460C">
        <w:t xml:space="preserve"> within</w:t>
      </w:r>
      <w:r w:rsidR="00115AA9">
        <w:t xml:space="preserve"> </w:t>
      </w:r>
      <w:r w:rsidR="00847C9E" w:rsidRPr="0087356D">
        <w:t xml:space="preserve">the first few </w:t>
      </w:r>
      <w:r w:rsidR="00AF5EDB">
        <w:t xml:space="preserve">months </w:t>
      </w:r>
      <w:r w:rsidR="00847C9E" w:rsidRPr="0087356D">
        <w:t xml:space="preserve">after </w:t>
      </w:r>
      <w:r>
        <w:t xml:space="preserve">last </w:t>
      </w:r>
      <w:r w:rsidR="00847C9E" w:rsidRPr="0087356D">
        <w:t>exposure</w:t>
      </w:r>
      <w:r w:rsidR="00324968" w:rsidRPr="0087356D">
        <w:t xml:space="preserve"> </w:t>
      </w:r>
      <w:r>
        <w:t xml:space="preserve">to schistosome cercariae </w:t>
      </w:r>
      <w:r w:rsidR="00115AA9">
        <w:t xml:space="preserve">is </w:t>
      </w:r>
      <w:r w:rsidR="00847C9E" w:rsidRPr="0087356D">
        <w:t xml:space="preserve">problematic; as </w:t>
      </w:r>
      <w:r w:rsidR="00324968" w:rsidRPr="0087356D">
        <w:t>is precise incrimination of which species</w:t>
      </w:r>
      <w:r w:rsidR="00A77C50" w:rsidRPr="0087356D">
        <w:t xml:space="preserve"> of </w:t>
      </w:r>
      <w:r w:rsidR="00847C9E" w:rsidRPr="0087356D">
        <w:t xml:space="preserve">infecting </w:t>
      </w:r>
      <w:r w:rsidR="00A77C50" w:rsidRPr="0087356D">
        <w:t>schistosome</w:t>
      </w:r>
      <w:r w:rsidR="00324968" w:rsidRPr="0087356D">
        <w:t xml:space="preserve"> is</w:t>
      </w:r>
      <w:r w:rsidR="00A77C50" w:rsidRPr="0087356D">
        <w:t>,</w:t>
      </w:r>
      <w:r w:rsidR="00324968" w:rsidRPr="0087356D">
        <w:t xml:space="preserve"> or are</w:t>
      </w:r>
      <w:r w:rsidR="00A77C50" w:rsidRPr="0087356D">
        <w:t>,</w:t>
      </w:r>
      <w:r w:rsidR="00324968" w:rsidRPr="0087356D">
        <w:t xml:space="preserve"> </w:t>
      </w:r>
      <w:r w:rsidR="005C4BCC" w:rsidRPr="0087356D">
        <w:t>responsible</w:t>
      </w:r>
      <w:r w:rsidR="004A7638" w:rsidRPr="0087356D">
        <w:t xml:space="preserve">. </w:t>
      </w:r>
      <w:r w:rsidR="00AF5EDB" w:rsidRPr="0087356D">
        <w:t xml:space="preserve">It is against this unmet diagnostic </w:t>
      </w:r>
      <w:r w:rsidR="00423A9F">
        <w:t xml:space="preserve">challenge </w:t>
      </w:r>
      <w:r w:rsidR="00AF5EDB" w:rsidRPr="0087356D">
        <w:t>in acute schistosomiasis</w:t>
      </w:r>
      <w:r w:rsidR="00AF5EDB">
        <w:t xml:space="preserve"> </w:t>
      </w:r>
      <w:r w:rsidR="00AF5EDB" w:rsidRPr="0087356D">
        <w:t xml:space="preserve">that </w:t>
      </w:r>
      <w:r w:rsidR="00AF5EDB">
        <w:t xml:space="preserve">the </w:t>
      </w:r>
      <w:proofErr w:type="spellStart"/>
      <w:r w:rsidR="00AF5EDB" w:rsidRPr="0087356D">
        <w:t>Cnop</w:t>
      </w:r>
      <w:proofErr w:type="spellEnd"/>
      <w:r w:rsidR="00AF5EDB" w:rsidRPr="0087356D">
        <w:t xml:space="preserve"> </w:t>
      </w:r>
      <w:r w:rsidR="00AF5EDB" w:rsidRPr="00115AA9">
        <w:rPr>
          <w:i/>
          <w:iCs/>
        </w:rPr>
        <w:t>et al.</w:t>
      </w:r>
      <w:r w:rsidR="00AF5EDB" w:rsidRPr="0087356D">
        <w:t xml:space="preserve"> </w:t>
      </w:r>
      <w:r w:rsidR="00AF5EDB" w:rsidRPr="0087356D">
        <w:fldChar w:fldCharType="begin"/>
      </w:r>
      <w:r w:rsidR="00AF5EDB">
        <w:instrText xml:space="preserve"> ADDIN EN.CITE &lt;EndNote&gt;&lt;Cite&gt;&lt;Author&gt;Cnops&lt;/Author&gt;&lt;Year&gt;2020&lt;/Year&gt;&lt;RecNum&gt;7&lt;/RecNum&gt;&lt;DisplayText&gt;[3]&lt;/DisplayText&gt;&lt;record&gt;&lt;rec-number&gt;7&lt;/rec-number&gt;&lt;foreign-keys&gt;&lt;key app="EN" db-id="5wdxdswdtftfzxerdptxx2fx05e92w5daa9t" timestamp="1583437636"&gt;7&lt;/key&gt;&lt;/foreign-keys&gt;&lt;ref-type name="Journal Article"&gt;17&lt;/ref-type&gt;&lt;contributors&gt;&lt;authors&gt;&lt;author&gt;Cnops, L.&lt;/author&gt;&lt;author&gt;Huyse, T.&lt;/author&gt;&lt;author&gt;Maniewski, U.&lt;/author&gt;&lt;author&gt;Soentjens, P.&lt;/author&gt;&lt;author&gt;Bottieau, E.&lt;/author&gt;&lt;author&gt;van Esbroeck, M.&lt;/author&gt;&lt;author&gt;Clerinx, J.&lt;/author&gt;&lt;/authors&gt;&lt;/contributors&gt;&lt;titles&gt;&lt;title&gt;&lt;style face="normal" font="default" size="100%"&gt;Acute schistosomiasis with a &lt;/style&gt;&lt;style face="italic" font="default" size="100%"&gt;Schistosoma mattheei&lt;/style&gt;&lt;style face="normal" font="default" size="100%"&gt; x &lt;/style&gt;&lt;style face="italic" font="default" size="100%"&gt;S. haematobium&lt;/style&gt;&lt;style face="normal" font="default" size="100%"&gt; hybrid species in a cluster of 34 travelers infected in South Africa.&lt;/style&gt;&lt;/title&gt;&lt;secondary-title&gt;Clinical Infectious Diseases&lt;/secondary-title&gt;&lt;/titles&gt;&lt;periodical&gt;&lt;full-title&gt;Clinical Infectious Diseases&lt;/full-title&gt;&lt;/periodical&gt;&lt;volume&gt;In press&lt;/volume&gt;&lt;dates&gt;&lt;year&gt;2020&lt;/year&gt;&lt;/dates&gt;&lt;urls&gt;&lt;/urls&gt;&lt;/record&gt;&lt;/Cite&gt;&lt;/EndNote&gt;</w:instrText>
      </w:r>
      <w:r w:rsidR="00AF5EDB" w:rsidRPr="0087356D">
        <w:fldChar w:fldCharType="separate"/>
      </w:r>
      <w:r w:rsidR="00AF5EDB">
        <w:rPr>
          <w:noProof/>
        </w:rPr>
        <w:t>[3]</w:t>
      </w:r>
      <w:r w:rsidR="00AF5EDB" w:rsidRPr="0087356D">
        <w:fldChar w:fldCharType="end"/>
      </w:r>
      <w:r w:rsidR="00AF5EDB" w:rsidRPr="0087356D">
        <w:t xml:space="preserve"> study is most insightful</w:t>
      </w:r>
      <w:r w:rsidR="00423A9F">
        <w:t xml:space="preserve">. Here they </w:t>
      </w:r>
      <w:r w:rsidR="00AF5EDB">
        <w:t>highlight</w:t>
      </w:r>
      <w:r w:rsidR="00423A9F">
        <w:t xml:space="preserve"> both</w:t>
      </w:r>
      <w:r w:rsidR="00AF5EDB">
        <w:t xml:space="preserve"> the detection and discrimination of infecting schistosomes </w:t>
      </w:r>
      <w:r w:rsidR="00423A9F">
        <w:t>with</w:t>
      </w:r>
      <w:r w:rsidR="00AF5EDB">
        <w:t>in a cohort of returned</w:t>
      </w:r>
      <w:r w:rsidR="00423A9F">
        <w:t xml:space="preserve"> </w:t>
      </w:r>
      <w:r w:rsidR="00D6330C">
        <w:t>Belgian</w:t>
      </w:r>
      <w:r w:rsidR="00AF5EDB">
        <w:t xml:space="preserve"> travellers</w:t>
      </w:r>
      <w:r w:rsidR="003E460C">
        <w:t xml:space="preserve"> that</w:t>
      </w:r>
      <w:r w:rsidR="00423A9F">
        <w:t xml:space="preserve"> were examined </w:t>
      </w:r>
      <w:r w:rsidR="00AF5EDB">
        <w:t>to an</w:t>
      </w:r>
      <w:r w:rsidR="00423A9F">
        <w:t xml:space="preserve"> unusual degree of</w:t>
      </w:r>
      <w:r w:rsidR="00AF5EDB">
        <w:t xml:space="preserve"> </w:t>
      </w:r>
      <w:r w:rsidR="00423A9F">
        <w:t xml:space="preserve">advanced </w:t>
      </w:r>
      <w:r w:rsidR="00AF5EDB">
        <w:t>diagnostic scrutiny</w:t>
      </w:r>
      <w:r w:rsidR="00AF5EDB" w:rsidRPr="0087356D">
        <w:t>.</w:t>
      </w:r>
    </w:p>
    <w:p w14:paraId="0DCF9EA6" w14:textId="74709AEE" w:rsidR="00EA1B79" w:rsidRPr="0087356D" w:rsidRDefault="0004207E" w:rsidP="004B44AD">
      <w:pPr>
        <w:spacing w:line="480" w:lineRule="auto"/>
        <w:ind w:firstLine="720"/>
        <w:jc w:val="both"/>
      </w:pPr>
      <w:r w:rsidRPr="0087356D">
        <w:t xml:space="preserve">Management of acute schistosomiasis </w:t>
      </w:r>
      <w:r w:rsidR="004A7638" w:rsidRPr="0087356D">
        <w:t xml:space="preserve">can be </w:t>
      </w:r>
      <w:r w:rsidR="000931C9" w:rsidRPr="0087356D">
        <w:t xml:space="preserve">of </w:t>
      </w:r>
      <w:r w:rsidR="003E460C">
        <w:t xml:space="preserve">primary </w:t>
      </w:r>
      <w:r w:rsidR="004E3BCF" w:rsidRPr="0087356D">
        <w:t>concern to</w:t>
      </w:r>
      <w:r w:rsidR="00C65667" w:rsidRPr="0087356D">
        <w:t xml:space="preserve"> those more</w:t>
      </w:r>
      <w:r w:rsidR="000931C9" w:rsidRPr="0087356D">
        <w:t xml:space="preserve"> </w:t>
      </w:r>
      <w:r w:rsidR="00C65667" w:rsidRPr="0087356D">
        <w:t xml:space="preserve">worried </w:t>
      </w:r>
      <w:r w:rsidR="004E3BCF" w:rsidRPr="0087356D">
        <w:t>patient</w:t>
      </w:r>
      <w:r w:rsidR="000931C9" w:rsidRPr="0087356D">
        <w:t>s</w:t>
      </w:r>
      <w:r w:rsidR="00324968" w:rsidRPr="0087356D">
        <w:t xml:space="preserve">, </w:t>
      </w:r>
      <w:r w:rsidR="00A77C50" w:rsidRPr="0087356D">
        <w:t xml:space="preserve">anxious </w:t>
      </w:r>
      <w:r w:rsidR="00324968" w:rsidRPr="0087356D">
        <w:t>about</w:t>
      </w:r>
      <w:r w:rsidR="00CD413D" w:rsidRPr="0087356D">
        <w:t xml:space="preserve"> subsequent</w:t>
      </w:r>
      <w:r w:rsidR="00324968" w:rsidRPr="0087356D">
        <w:t xml:space="preserve"> cerebrospinal complications</w:t>
      </w:r>
      <w:r w:rsidR="00115AA9">
        <w:t xml:space="preserve"> </w:t>
      </w:r>
      <w:r w:rsidR="00115AA9">
        <w:fldChar w:fldCharType="begin"/>
      </w:r>
      <w:r w:rsidR="00AF5EDB">
        <w:instrText xml:space="preserve"> ADDIN EN.CITE &lt;EndNote&gt;&lt;Cite&gt;&lt;Author&gt;Ferrari&lt;/Author&gt;&lt;Year&gt;2011&lt;/Year&gt;&lt;RecNum&gt;5&lt;/RecNum&gt;&lt;DisplayText&gt;[4]&lt;/DisplayText&gt;&lt;record&gt;&lt;rec-number&gt;5&lt;/rec-number&gt;&lt;foreign-keys&gt;&lt;key app="EN" db-id="5wdxdswdtftfzxerdptxx2fx05e92w5daa9t" timestamp="1583435265"&gt;5&lt;/key&gt;&lt;/foreign-keys&gt;&lt;ref-type name="Journal Article"&gt;17&lt;/ref-type&gt;&lt;contributors&gt;&lt;authors&gt;&lt;author&gt;Ferrari, T. C. A.&lt;/author&gt;&lt;author&gt;Moreira, P. R. R.&lt;/author&gt;&lt;/authors&gt;&lt;/contributors&gt;&lt;titles&gt;&lt;title&gt;Neuroschistosomiasis: clinical symptoms and pathogenesis&lt;/title&gt;&lt;secondary-title&gt;Lancet Neurology&lt;/secondary-title&gt;&lt;/titles&gt;&lt;periodical&gt;&lt;full-title&gt;Lancet Neurology&lt;/full-title&gt;&lt;/periodical&gt;&lt;pages&gt;853-864&lt;/pages&gt;&lt;volume&gt;10&lt;/volume&gt;&lt;number&gt;9&lt;/number&gt;&lt;dates&gt;&lt;year&gt;2011&lt;/year&gt;&lt;pub-dates&gt;&lt;date&gt;Sep&lt;/date&gt;&lt;/pub-dates&gt;&lt;/dates&gt;&lt;isbn&gt;1474-4422&lt;/isbn&gt;&lt;accession-num&gt;WOS:000294532300013&lt;/accession-num&gt;&lt;urls&gt;&lt;related-urls&gt;&lt;url&gt;&amp;lt;Go to ISI&amp;gt;://WOS:000294532300013&lt;/url&gt;&lt;/related-urls&gt;&lt;/urls&gt;&lt;electronic-resource-num&gt;10.1016/s1474-4422(11)70170-3&lt;/electronic-resource-num&gt;&lt;/record&gt;&lt;/Cite&gt;&lt;/EndNote&gt;</w:instrText>
      </w:r>
      <w:r w:rsidR="00115AA9">
        <w:fldChar w:fldCharType="separate"/>
      </w:r>
      <w:r w:rsidR="00AF5EDB">
        <w:rPr>
          <w:noProof/>
        </w:rPr>
        <w:t>[4]</w:t>
      </w:r>
      <w:r w:rsidR="00115AA9">
        <w:fldChar w:fldCharType="end"/>
      </w:r>
      <w:r w:rsidR="00324968" w:rsidRPr="0087356D">
        <w:t>,</w:t>
      </w:r>
      <w:r w:rsidR="004E3BCF" w:rsidRPr="0087356D">
        <w:t xml:space="preserve"> who </w:t>
      </w:r>
      <w:r w:rsidR="00324968" w:rsidRPr="0087356D">
        <w:t xml:space="preserve">may </w:t>
      </w:r>
      <w:r w:rsidR="00641CC2" w:rsidRPr="0087356D">
        <w:t xml:space="preserve">need </w:t>
      </w:r>
      <w:r w:rsidR="000931C9" w:rsidRPr="0087356D">
        <w:t xml:space="preserve">extra </w:t>
      </w:r>
      <w:r w:rsidR="004E3BCF" w:rsidRPr="0087356D">
        <w:t>reassurance</w:t>
      </w:r>
      <w:r w:rsidR="004A7638" w:rsidRPr="0087356D">
        <w:t xml:space="preserve"> </w:t>
      </w:r>
      <w:r w:rsidR="00FA349E">
        <w:t>as to why</w:t>
      </w:r>
      <w:r w:rsidR="00641CC2" w:rsidRPr="0087356D">
        <w:t xml:space="preserve"> </w:t>
      </w:r>
      <w:r w:rsidR="00FA349E">
        <w:t xml:space="preserve">prompt </w:t>
      </w:r>
      <w:r w:rsidR="00641CC2" w:rsidRPr="0087356D">
        <w:t>treatment</w:t>
      </w:r>
      <w:r w:rsidR="00FA349E">
        <w:t xml:space="preserve"> is withheld until </w:t>
      </w:r>
      <w:r w:rsidR="00847C9E" w:rsidRPr="0087356D">
        <w:t>2-3 months later.</w:t>
      </w:r>
      <w:r w:rsidR="00324968" w:rsidRPr="0087356D">
        <w:t xml:space="preserve"> This is</w:t>
      </w:r>
      <w:r w:rsidR="00FA349E">
        <w:t xml:space="preserve"> </w:t>
      </w:r>
      <w:r w:rsidR="00125FF7" w:rsidRPr="0087356D">
        <w:t xml:space="preserve">to allow sufficient time (i.e. </w:t>
      </w:r>
      <w:r w:rsidR="00FA349E">
        <w:t xml:space="preserve">at least </w:t>
      </w:r>
      <w:r w:rsidR="00CD413D" w:rsidRPr="0087356D">
        <w:t>12 weeks after</w:t>
      </w:r>
      <w:r w:rsidR="00FA349E">
        <w:t xml:space="preserve"> last cercarial contact</w:t>
      </w:r>
      <w:r w:rsidR="00125FF7" w:rsidRPr="0087356D">
        <w:t xml:space="preserve">) for </w:t>
      </w:r>
      <w:r w:rsidR="00324968" w:rsidRPr="0087356D">
        <w:t xml:space="preserve">all </w:t>
      </w:r>
      <w:r w:rsidR="00115AA9">
        <w:t xml:space="preserve">juvenile </w:t>
      </w:r>
      <w:r w:rsidR="00AF5EDB">
        <w:t xml:space="preserve">schistosomes </w:t>
      </w:r>
      <w:r w:rsidR="00324968" w:rsidRPr="0087356D">
        <w:t xml:space="preserve">to </w:t>
      </w:r>
      <w:r w:rsidR="00125FF7" w:rsidRPr="0087356D">
        <w:t xml:space="preserve">mature and </w:t>
      </w:r>
      <w:r w:rsidR="000931C9" w:rsidRPr="0087356D">
        <w:t>becom</w:t>
      </w:r>
      <w:r w:rsidR="004A7638" w:rsidRPr="0087356D">
        <w:t>e most vulnerable to</w:t>
      </w:r>
      <w:r w:rsidR="000931C9" w:rsidRPr="0087356D">
        <w:t xml:space="preserve"> praziquantel treatment</w:t>
      </w:r>
      <w:r w:rsidR="00C65667" w:rsidRPr="0087356D">
        <w:t>,</w:t>
      </w:r>
      <w:r w:rsidR="004A7638" w:rsidRPr="0087356D">
        <w:t xml:space="preserve"> the only available anti-</w:t>
      </w:r>
      <w:proofErr w:type="spellStart"/>
      <w:r w:rsidR="004A7638" w:rsidRPr="0087356D">
        <w:t>schistosomal</w:t>
      </w:r>
      <w:proofErr w:type="spellEnd"/>
      <w:r w:rsidR="004A7638" w:rsidRPr="0087356D">
        <w:t xml:space="preserve"> drug</w:t>
      </w:r>
      <w:r w:rsidRPr="0087356D">
        <w:t xml:space="preserve">. Depending on severity, </w:t>
      </w:r>
      <w:r w:rsidR="00AF5EDB" w:rsidRPr="0087356D">
        <w:t>steroids</w:t>
      </w:r>
      <w:r w:rsidRPr="0087356D">
        <w:t xml:space="preserve"> may be co-administered with</w:t>
      </w:r>
      <w:r w:rsidR="003E460C">
        <w:t>,</w:t>
      </w:r>
      <w:r w:rsidRPr="0087356D">
        <w:t xml:space="preserve"> or without</w:t>
      </w:r>
      <w:r w:rsidR="003E460C">
        <w:t>,</w:t>
      </w:r>
      <w:r w:rsidRPr="0087356D">
        <w:t xml:space="preserve"> praziquantel in an attempt to manage</w:t>
      </w:r>
      <w:r w:rsidR="00115AA9">
        <w:t xml:space="preserve"> concurrent</w:t>
      </w:r>
      <w:r w:rsidRPr="0087356D">
        <w:t xml:space="preserve"> inflammation</w:t>
      </w:r>
      <w:r w:rsidR="003E460C">
        <w:t xml:space="preserve"> and discomfort </w:t>
      </w:r>
      <w:r w:rsidR="00C65667" w:rsidRPr="0087356D">
        <w:fldChar w:fldCharType="begin"/>
      </w:r>
      <w:r w:rsidR="00AF5EDB">
        <w:instrText xml:space="preserve"> ADDIN EN.CITE &lt;EndNote&gt;&lt;Cite&gt;&lt;Author&gt;Langenberg&lt;/Author&gt;&lt;RecNum&gt;1&lt;/RecNum&gt;&lt;DisplayText&gt;[5]&lt;/DisplayText&gt;&lt;record&gt;&lt;rec-number&gt;1&lt;/rec-number&gt;&lt;foreign-keys&gt;&lt;key app="EN" db-id="5wdxdswdtftfzxerdptxx2fx05e92w5daa9t" timestamp="1583435265"&gt;1&lt;/key&gt;&lt;/foreign-keys&gt;&lt;ref-type name="Journal Article"&gt;17&lt;/ref-type&gt;&lt;contributors&gt;&lt;authors&gt;&lt;author&gt;Langenberg, M. C. C.&lt;/author&gt;&lt;author&gt;Hoogerwerf, M. A.&lt;/author&gt;&lt;author&gt;Koopman, J. P. R.&lt;/author&gt;&lt;author&gt;Janse, J. J.&lt;/author&gt;&lt;author&gt;Kos-van Oosterhoud, J.&lt;/author&gt;&lt;author&gt;Feijt, C.&lt;/author&gt;&lt;author&gt;Jochems, S. P.&lt;/author&gt;&lt;author&gt;de Dood, C. J.&lt;/author&gt;&lt;author&gt;van Schuijlenburg, R.&lt;/author&gt;&lt;author&gt;Ozir-Fazalalikhan, A.&lt;/author&gt;&lt;author&gt;Manurung, M. D.&lt;/author&gt;&lt;author&gt;Sartono, E.&lt;/author&gt;&lt;author&gt;van der Beek, M. T.&lt;/author&gt;&lt;author&gt;Winkel, B. M. F.&lt;/author&gt;&lt;author&gt;Verbeek-Menken, P. H.&lt;/author&gt;&lt;author&gt;Stam, K. A.&lt;/author&gt;&lt;author&gt;van Leeuwen, F. W. B.&lt;/author&gt;&lt;author&gt;Meij, P.&lt;/author&gt;&lt;author&gt;van Diepen, A.&lt;/author&gt;&lt;author&gt;van Lieshout, L.&lt;/author&gt;&lt;author&gt;van Dam, G. J.&lt;/author&gt;&lt;author&gt;Corstjens, Plam&lt;/author&gt;&lt;author&gt;Hokke, C. H.&lt;/author&gt;&lt;author&gt;Yazdanbakhsh, M.&lt;/author&gt;&lt;author&gt;Visser, L. G.&lt;/author&gt;&lt;author&gt;Roestenberg, M.&lt;/author&gt;&lt;/authors&gt;&lt;/contributors&gt;&lt;titles&gt;&lt;title&gt;A controlled human Schistosoma mansoni infection model to advance novel drugs, vaccines and diagnostics&lt;/title&gt;&lt;secondary-title&gt;Nature Medicine&lt;/secondary-title&gt;&lt;/titles&gt;&lt;periodical&gt;&lt;full-title&gt;Nature Medicine&lt;/full-title&gt;&lt;/periodical&gt;&lt;dates&gt;&lt;/dates&gt;&lt;isbn&gt;1078-8956&lt;/isbn&gt;&lt;accession-num&gt;WOS:000514065500004&lt;/accession-num&gt;&lt;urls&gt;&lt;related-urls&gt;&lt;url&gt;&amp;lt;Go to ISI&amp;gt;://WOS:000514065500004&lt;/url&gt;&lt;/related-urls&gt;&lt;/urls&gt;&lt;electronic-resource-num&gt;10.1038/s41591-020-0759-x&lt;/electronic-resource-num&gt;&lt;/record&gt;&lt;/Cite&gt;&lt;/EndNote&gt;</w:instrText>
      </w:r>
      <w:r w:rsidR="00C65667" w:rsidRPr="0087356D">
        <w:fldChar w:fldCharType="separate"/>
      </w:r>
      <w:r w:rsidR="00AF5EDB">
        <w:rPr>
          <w:noProof/>
        </w:rPr>
        <w:t>[5]</w:t>
      </w:r>
      <w:r w:rsidR="00C65667" w:rsidRPr="0087356D">
        <w:fldChar w:fldCharType="end"/>
      </w:r>
      <w:r w:rsidR="00EA5C83" w:rsidRPr="0087356D">
        <w:t xml:space="preserve">. </w:t>
      </w:r>
      <w:r w:rsidR="00A42687">
        <w:t>I</w:t>
      </w:r>
      <w:r w:rsidR="00AF5EDB">
        <w:t>f</w:t>
      </w:r>
      <w:r w:rsidR="005C4BCC" w:rsidRPr="0087356D">
        <w:t xml:space="preserve"> </w:t>
      </w:r>
      <w:r w:rsidRPr="0087356D">
        <w:t xml:space="preserve">praziquantel </w:t>
      </w:r>
      <w:r w:rsidR="00AF5EDB">
        <w:t xml:space="preserve">is </w:t>
      </w:r>
      <w:r w:rsidR="00125FF7" w:rsidRPr="0087356D">
        <w:t>given</w:t>
      </w:r>
      <w:r w:rsidRPr="0087356D">
        <w:t xml:space="preserve"> </w:t>
      </w:r>
      <w:r w:rsidR="00423A9F">
        <w:t>too soon</w:t>
      </w:r>
      <w:r w:rsidR="00A42687">
        <w:t>,</w:t>
      </w:r>
      <w:r w:rsidR="00423A9F">
        <w:t xml:space="preserve"> </w:t>
      </w:r>
      <w:r w:rsidR="00AF5EDB">
        <w:t>it</w:t>
      </w:r>
      <w:r w:rsidR="00FA349E">
        <w:t xml:space="preserve"> is not fully-</w:t>
      </w:r>
      <w:r w:rsidR="005C4BCC" w:rsidRPr="0087356D">
        <w:t>effective</w:t>
      </w:r>
      <w:r w:rsidR="00FA349E">
        <w:t xml:space="preserve"> and </w:t>
      </w:r>
      <w:r w:rsidR="00125FF7" w:rsidRPr="0087356D">
        <w:t>should</w:t>
      </w:r>
      <w:r w:rsidR="003E460C">
        <w:t xml:space="preserve"> </w:t>
      </w:r>
      <w:r w:rsidR="00125FF7" w:rsidRPr="0087356D">
        <w:t xml:space="preserve">be repeated </w:t>
      </w:r>
      <w:r w:rsidRPr="0087356D">
        <w:t>a month or two later</w:t>
      </w:r>
      <w:r w:rsidR="00A42687">
        <w:t>. This</w:t>
      </w:r>
      <w:r w:rsidR="005C4BCC" w:rsidRPr="0087356D">
        <w:t xml:space="preserve"> ensure</w:t>
      </w:r>
      <w:r w:rsidR="00A42687">
        <w:t>s</w:t>
      </w:r>
      <w:r w:rsidR="005C4BCC" w:rsidRPr="0087356D">
        <w:t xml:space="preserve"> </w:t>
      </w:r>
      <w:r w:rsidR="00CD413D" w:rsidRPr="0087356D">
        <w:t xml:space="preserve">that </w:t>
      </w:r>
      <w:r w:rsidR="005C4BCC" w:rsidRPr="0087356D">
        <w:t xml:space="preserve">all worms are </w:t>
      </w:r>
      <w:r w:rsidR="00CD413D" w:rsidRPr="0087356D">
        <w:t>successfully dispatched</w:t>
      </w:r>
      <w:r w:rsidR="00FA349E">
        <w:t xml:space="preserve">, arresting any </w:t>
      </w:r>
      <w:r w:rsidR="003356FE" w:rsidRPr="0087356D">
        <w:t>disease progressio</w:t>
      </w:r>
      <w:r w:rsidR="00FA349E">
        <w:t>n</w:t>
      </w:r>
      <w:r w:rsidR="00A42687">
        <w:t xml:space="preserve"> before patient discharge</w:t>
      </w:r>
      <w:r w:rsidR="005C4BCC" w:rsidRPr="0087356D">
        <w:t xml:space="preserve">.   </w:t>
      </w:r>
    </w:p>
    <w:p w14:paraId="1C11916E" w14:textId="5F8D60A1" w:rsidR="00813B50" w:rsidRDefault="008572C1" w:rsidP="004B44AD">
      <w:pPr>
        <w:spacing w:line="480" w:lineRule="auto"/>
        <w:ind w:firstLine="720"/>
        <w:jc w:val="both"/>
      </w:pPr>
      <w:r>
        <w:lastRenderedPageBreak/>
        <w:t xml:space="preserve">Using a </w:t>
      </w:r>
      <w:r w:rsidRPr="0087356D">
        <w:t xml:space="preserve">carefully designed </w:t>
      </w:r>
      <w:r>
        <w:t xml:space="preserve">protocol, </w:t>
      </w:r>
      <w:proofErr w:type="spellStart"/>
      <w:r w:rsidR="00735323">
        <w:t>Cnop</w:t>
      </w:r>
      <w:proofErr w:type="spellEnd"/>
      <w:r w:rsidR="00735323">
        <w:t xml:space="preserve"> </w:t>
      </w:r>
      <w:r w:rsidR="00735323" w:rsidRPr="00735323">
        <w:rPr>
          <w:i/>
          <w:iCs/>
        </w:rPr>
        <w:t>et al.</w:t>
      </w:r>
      <w:r w:rsidR="00735323">
        <w:t xml:space="preserve"> </w:t>
      </w:r>
      <w:r w:rsidR="00735323">
        <w:fldChar w:fldCharType="begin"/>
      </w:r>
      <w:r w:rsidR="00735323">
        <w:instrText xml:space="preserve"> ADDIN EN.CITE &lt;EndNote&gt;&lt;Cite&gt;&lt;Author&gt;Cnops&lt;/Author&gt;&lt;Year&gt;2020&lt;/Year&gt;&lt;RecNum&gt;7&lt;/RecNum&gt;&lt;DisplayText&gt;[3]&lt;/DisplayText&gt;&lt;record&gt;&lt;rec-number&gt;7&lt;/rec-number&gt;&lt;foreign-keys&gt;&lt;key app="EN" db-id="5wdxdswdtftfzxerdptxx2fx05e92w5daa9t" timestamp="1583437636"&gt;7&lt;/key&gt;&lt;/foreign-keys&gt;&lt;ref-type name="Journal Article"&gt;17&lt;/ref-type&gt;&lt;contributors&gt;&lt;authors&gt;&lt;author&gt;Cnops, L.&lt;/author&gt;&lt;author&gt;Huyse, T.&lt;/author&gt;&lt;author&gt;Maniewski, U.&lt;/author&gt;&lt;author&gt;Soentjens, P.&lt;/author&gt;&lt;author&gt;Bottieau, E.&lt;/author&gt;&lt;author&gt;van Esbroeck, M.&lt;/author&gt;&lt;author&gt;Clerinx, J.&lt;/author&gt;&lt;/authors&gt;&lt;/contributors&gt;&lt;titles&gt;&lt;title&gt;&lt;style face="normal" font="default" size="100%"&gt;Acute schistosomiasis with a &lt;/style&gt;&lt;style face="italic" font="default" size="100%"&gt;Schistosoma mattheei&lt;/style&gt;&lt;style face="normal" font="default" size="100%"&gt; x &lt;/style&gt;&lt;style face="italic" font="default" size="100%"&gt;S. haematobium&lt;/style&gt;&lt;style face="normal" font="default" size="100%"&gt; hybrid species in a cluster of 34 travelers infected in South Africa.&lt;/style&gt;&lt;/title&gt;&lt;secondary-title&gt;Clinical Infectious Diseases&lt;/secondary-title&gt;&lt;/titles&gt;&lt;periodical&gt;&lt;full-title&gt;Clinical Infectious Diseases&lt;/full-title&gt;&lt;/periodical&gt;&lt;volume&gt;In press&lt;/volume&gt;&lt;dates&gt;&lt;year&gt;2020&lt;/year&gt;&lt;/dates&gt;&lt;urls&gt;&lt;/urls&gt;&lt;/record&gt;&lt;/Cite&gt;&lt;/EndNote&gt;</w:instrText>
      </w:r>
      <w:r w:rsidR="00735323">
        <w:fldChar w:fldCharType="separate"/>
      </w:r>
      <w:r w:rsidR="00735323">
        <w:rPr>
          <w:noProof/>
        </w:rPr>
        <w:t>[3]</w:t>
      </w:r>
      <w:r w:rsidR="00735323">
        <w:fldChar w:fldCharType="end"/>
      </w:r>
      <w:r w:rsidR="00150256" w:rsidRPr="0087356D">
        <w:t xml:space="preserve"> report </w:t>
      </w:r>
      <w:r w:rsidR="00FA349E">
        <w:t xml:space="preserve">on </w:t>
      </w:r>
      <w:r w:rsidR="00735323">
        <w:t xml:space="preserve">a </w:t>
      </w:r>
      <w:r w:rsidR="00EA5C83" w:rsidRPr="0087356D">
        <w:t xml:space="preserve">prospective </w:t>
      </w:r>
      <w:r w:rsidR="00FA349E">
        <w:t xml:space="preserve">diagnostic </w:t>
      </w:r>
      <w:r w:rsidR="008A3A26" w:rsidRPr="0087356D">
        <w:t xml:space="preserve">study that </w:t>
      </w:r>
      <w:r>
        <w:t xml:space="preserve">used </w:t>
      </w:r>
      <w:r w:rsidR="008A3A26" w:rsidRPr="0087356D">
        <w:t>a</w:t>
      </w:r>
      <w:r w:rsidR="00EA5C83" w:rsidRPr="0087356D">
        <w:t xml:space="preserve"> </w:t>
      </w:r>
      <w:r>
        <w:t xml:space="preserve">novel </w:t>
      </w:r>
      <w:r w:rsidR="008A3A26" w:rsidRPr="0087356D">
        <w:t xml:space="preserve">set of </w:t>
      </w:r>
      <w:r w:rsidR="00EA5C83" w:rsidRPr="0087356D">
        <w:t>molecular</w:t>
      </w:r>
      <w:r w:rsidR="008A3A26" w:rsidRPr="0087356D">
        <w:t xml:space="preserve"> DNA </w:t>
      </w:r>
      <w:r w:rsidR="00735323">
        <w:t xml:space="preserve">detection </w:t>
      </w:r>
      <w:r w:rsidR="008A3A26" w:rsidRPr="0087356D">
        <w:t>tools</w:t>
      </w:r>
      <w:r w:rsidR="00115AA9">
        <w:t xml:space="preserve"> applied on sera, stool and urine</w:t>
      </w:r>
      <w:r w:rsidR="00301098" w:rsidRPr="0087356D">
        <w:t>,</w:t>
      </w:r>
      <w:r w:rsidR="008A3A26" w:rsidRPr="0087356D">
        <w:t xml:space="preserve"> against existing </w:t>
      </w:r>
      <w:r w:rsidR="00150256" w:rsidRPr="0087356D">
        <w:t xml:space="preserve">serological </w:t>
      </w:r>
      <w:r w:rsidR="008A3A26" w:rsidRPr="0087356D">
        <w:t>assays</w:t>
      </w:r>
      <w:r>
        <w:t xml:space="preserve"> and parasitological methods</w:t>
      </w:r>
      <w:r w:rsidR="00301098" w:rsidRPr="0087356D">
        <w:t>,</w:t>
      </w:r>
      <w:r w:rsidR="008A3A26" w:rsidRPr="0087356D">
        <w:t xml:space="preserve"> </w:t>
      </w:r>
      <w:r>
        <w:t xml:space="preserve">to determine </w:t>
      </w:r>
      <w:r w:rsidR="008A3A26" w:rsidRPr="0087356D">
        <w:t>presence of various species of schistosome worms</w:t>
      </w:r>
      <w:r w:rsidR="00735323">
        <w:t xml:space="preserve">. Following a family doctor referral of a mother and her two children to the outpatient clinic of the Institute of Tropical Medicine, Antwerp, </w:t>
      </w:r>
      <w:r w:rsidR="008A3A26" w:rsidRPr="0087356D">
        <w:t>a cluster of 34</w:t>
      </w:r>
      <w:r w:rsidR="00A45F66">
        <w:t xml:space="preserve"> returned</w:t>
      </w:r>
      <w:r w:rsidR="008A3A26" w:rsidRPr="0087356D">
        <w:t xml:space="preserve"> </w:t>
      </w:r>
      <w:r w:rsidR="00D6330C">
        <w:t>Belgian</w:t>
      </w:r>
      <w:r w:rsidR="008A3A26" w:rsidRPr="0087356D">
        <w:t xml:space="preserve"> tourists</w:t>
      </w:r>
      <w:r w:rsidR="00735323">
        <w:t>, inclusive of 18 children, was identified. From travel histor</w:t>
      </w:r>
      <w:r w:rsidR="00A45F66">
        <w:t>ies</w:t>
      </w:r>
      <w:r w:rsidR="00735323">
        <w:t xml:space="preserve">, collectively this group was most likely exposed to schistosomes within a </w:t>
      </w:r>
      <w:proofErr w:type="gramStart"/>
      <w:r w:rsidR="00735323">
        <w:t>1-3 day</w:t>
      </w:r>
      <w:proofErr w:type="gramEnd"/>
      <w:r w:rsidR="002957DA">
        <w:t xml:space="preserve"> period</w:t>
      </w:r>
      <w:r w:rsidR="00735323">
        <w:t xml:space="preserve"> whilst staying at an ecolodge in South Africa</w:t>
      </w:r>
      <w:r w:rsidR="00F41A3C">
        <w:t xml:space="preserve">. Water contact was from </w:t>
      </w:r>
      <w:r w:rsidR="00735323">
        <w:t>building</w:t>
      </w:r>
      <w:r w:rsidR="00F41A3C">
        <w:t xml:space="preserve"> then s</w:t>
      </w:r>
      <w:r w:rsidR="00735323">
        <w:t>ailing rafts.</w:t>
      </w:r>
      <w:r w:rsidR="00F07086" w:rsidRPr="0087356D">
        <w:t xml:space="preserve"> </w:t>
      </w:r>
      <w:r>
        <w:t xml:space="preserve">Framing this synchronicity </w:t>
      </w:r>
      <w:r w:rsidR="00FA349E">
        <w:t xml:space="preserve">of </w:t>
      </w:r>
      <w:r w:rsidR="00735323">
        <w:t>exposure</w:t>
      </w:r>
      <w:r w:rsidR="00FA349E">
        <w:t>(s)</w:t>
      </w:r>
      <w:r w:rsidR="00735323">
        <w:t xml:space="preserve"> is particularly useful to develop a putative temporal</w:t>
      </w:r>
      <w:r w:rsidR="0017253E">
        <w:t xml:space="preserve"> dynamic</w:t>
      </w:r>
      <w:r w:rsidR="00735323">
        <w:t xml:space="preserve"> of diseas</w:t>
      </w:r>
      <w:r w:rsidR="00813B50">
        <w:t xml:space="preserve">e </w:t>
      </w:r>
      <w:r w:rsidR="003E460C">
        <w:t>progression</w:t>
      </w:r>
      <w:r w:rsidR="00735323">
        <w:t xml:space="preserve">.  </w:t>
      </w:r>
      <w:r w:rsidR="00813B50">
        <w:t>I</w:t>
      </w:r>
      <w:r w:rsidR="00F07086" w:rsidRPr="0087356D">
        <w:t xml:space="preserve">t also </w:t>
      </w:r>
      <w:r w:rsidR="00301098" w:rsidRPr="0087356D">
        <w:t>provide</w:t>
      </w:r>
      <w:r w:rsidR="00813B50">
        <w:t>d</w:t>
      </w:r>
      <w:r w:rsidR="00301098" w:rsidRPr="0087356D">
        <w:t xml:space="preserve"> a</w:t>
      </w:r>
      <w:r w:rsidR="00AC6FED" w:rsidRPr="0087356D">
        <w:t xml:space="preserve"> detailed</w:t>
      </w:r>
      <w:r w:rsidR="00EA1B79" w:rsidRPr="0087356D">
        <w:t xml:space="preserve"> </w:t>
      </w:r>
      <w:r w:rsidR="00813B50">
        <w:t xml:space="preserve">snapshot </w:t>
      </w:r>
      <w:r w:rsidR="0017253E">
        <w:t xml:space="preserve">of </w:t>
      </w:r>
      <w:r w:rsidR="00813B50">
        <w:t xml:space="preserve">local transmission of </w:t>
      </w:r>
      <w:r w:rsidR="00301098" w:rsidRPr="0087356D">
        <w:t xml:space="preserve">schistosomiasis </w:t>
      </w:r>
      <w:r w:rsidR="00354C9A">
        <w:t xml:space="preserve">in this area on </w:t>
      </w:r>
      <w:r w:rsidR="00B44362" w:rsidRPr="0087356D">
        <w:t>the border between Kwazulu-Natal and Mpumalanga</w:t>
      </w:r>
      <w:r w:rsidR="00F41A3C">
        <w:t xml:space="preserve">. </w:t>
      </w:r>
    </w:p>
    <w:p w14:paraId="54593BC9" w14:textId="3621426D" w:rsidR="00B44362" w:rsidRPr="0087356D" w:rsidRDefault="00EA5C83" w:rsidP="004B44AD">
      <w:pPr>
        <w:spacing w:line="480" w:lineRule="auto"/>
        <w:ind w:firstLine="720"/>
        <w:jc w:val="both"/>
      </w:pPr>
      <w:r w:rsidRPr="0087356D">
        <w:t>D</w:t>
      </w:r>
      <w:r w:rsidR="009E44AC" w:rsidRPr="0087356D">
        <w:t xml:space="preserve">iagnosis of acute schistosomiasis, most typically </w:t>
      </w:r>
      <w:r w:rsidR="00A45F66">
        <w:t>presenting</w:t>
      </w:r>
      <w:r w:rsidR="009E44AC" w:rsidRPr="0087356D">
        <w:t xml:space="preserve"> as Katayama syndrome, </w:t>
      </w:r>
      <w:r w:rsidR="00115AA9">
        <w:t>is</w:t>
      </w:r>
      <w:r w:rsidR="009E44AC" w:rsidRPr="0087356D">
        <w:t xml:space="preserve"> most often revealed by clinical observation </w:t>
      </w:r>
      <w:r w:rsidR="00115AA9">
        <w:t xml:space="preserve">e.g. urticaria and </w:t>
      </w:r>
      <w:r w:rsidR="00115AA9" w:rsidRPr="0087356D">
        <w:t>angio-oedema</w:t>
      </w:r>
      <w:r w:rsidR="00A45F66">
        <w:t xml:space="preserve">, as well as, </w:t>
      </w:r>
      <w:r w:rsidR="009E44AC" w:rsidRPr="0087356D">
        <w:t xml:space="preserve">patients’ amnestic </w:t>
      </w:r>
      <w:r w:rsidR="00115AA9">
        <w:t xml:space="preserve">recall of </w:t>
      </w:r>
      <w:r w:rsidR="00B43D4E">
        <w:t xml:space="preserve">signs and symptoms e.g. </w:t>
      </w:r>
      <w:r w:rsidR="00115AA9">
        <w:t>swimmer itch</w:t>
      </w:r>
      <w:r w:rsidR="009E44AC" w:rsidRPr="0087356D">
        <w:t>, dry cough, intermittent fever</w:t>
      </w:r>
      <w:r w:rsidR="00B43D4E">
        <w:t xml:space="preserve"> </w:t>
      </w:r>
      <w:proofErr w:type="gramStart"/>
      <w:r w:rsidR="00B43D4E">
        <w:t>etc.</w:t>
      </w:r>
      <w:r w:rsidR="009E44AC" w:rsidRPr="0087356D">
        <w:t>.</w:t>
      </w:r>
      <w:proofErr w:type="gramEnd"/>
      <w:r w:rsidR="003826B4" w:rsidRPr="0087356D">
        <w:t xml:space="preserve"> </w:t>
      </w:r>
      <w:r w:rsidR="00B44362" w:rsidRPr="0087356D">
        <w:t>Many of these features were thought to result from an over stimulated immune system</w:t>
      </w:r>
      <w:r w:rsidR="00B43D4E">
        <w:t>,</w:t>
      </w:r>
      <w:r w:rsidR="00B44362" w:rsidRPr="0087356D">
        <w:t xml:space="preserve"> from </w:t>
      </w:r>
      <w:r w:rsidR="00B20C57">
        <w:t xml:space="preserve">an initial response </w:t>
      </w:r>
      <w:r w:rsidR="00B44362" w:rsidRPr="0087356D">
        <w:t>to</w:t>
      </w:r>
      <w:r w:rsidR="00AC5B6E">
        <w:t xml:space="preserve"> </w:t>
      </w:r>
      <w:r w:rsidR="00B44362" w:rsidRPr="0087356D">
        <w:t xml:space="preserve">immunogenic eggs </w:t>
      </w:r>
      <w:r w:rsidR="00B20C57">
        <w:t xml:space="preserve">as first </w:t>
      </w:r>
      <w:r w:rsidR="00B44362" w:rsidRPr="0087356D">
        <w:t xml:space="preserve">shed </w:t>
      </w:r>
      <w:r w:rsidR="00AC5B6E">
        <w:t>into the vasculature</w:t>
      </w:r>
      <w:r w:rsidR="0017253E">
        <w:t xml:space="preserve"> by mature female worms</w:t>
      </w:r>
      <w:r w:rsidR="00B43D4E">
        <w:t xml:space="preserve">. </w:t>
      </w:r>
      <w:r w:rsidR="0017253E">
        <w:t>N</w:t>
      </w:r>
      <w:r w:rsidR="00B44362" w:rsidRPr="0087356D">
        <w:t xml:space="preserve">ew doubt has been cast on this classic interpretation by </w:t>
      </w:r>
      <w:r w:rsidR="00B43D4E">
        <w:t xml:space="preserve">the </w:t>
      </w:r>
      <w:r w:rsidR="00B44362" w:rsidRPr="0087356D">
        <w:t>controlled human schistosome infection model</w:t>
      </w:r>
      <w:r w:rsidR="00A45F66">
        <w:t xml:space="preserve">. In this carefully manipulated </w:t>
      </w:r>
      <w:r w:rsidR="00AC5B6E">
        <w:t>experimentation</w:t>
      </w:r>
      <w:r w:rsidR="00B44362" w:rsidRPr="0087356D">
        <w:t xml:space="preserve"> only male </w:t>
      </w:r>
      <w:r w:rsidR="00A45F66">
        <w:t xml:space="preserve">cercariae of </w:t>
      </w:r>
      <w:r w:rsidR="00A45F66" w:rsidRPr="00A45F66">
        <w:rPr>
          <w:i/>
          <w:iCs/>
        </w:rPr>
        <w:t xml:space="preserve">S. </w:t>
      </w:r>
      <w:proofErr w:type="spellStart"/>
      <w:r w:rsidR="00A45F66" w:rsidRPr="00A45F66">
        <w:rPr>
          <w:i/>
          <w:iCs/>
        </w:rPr>
        <w:t>mansoni</w:t>
      </w:r>
      <w:proofErr w:type="spellEnd"/>
      <w:r w:rsidR="00A45F66">
        <w:t xml:space="preserve"> were </w:t>
      </w:r>
      <w:r w:rsidR="00B44362" w:rsidRPr="0087356D">
        <w:t>used</w:t>
      </w:r>
      <w:r w:rsidR="00A45F66">
        <w:t xml:space="preserve">, thereby precluding any production of egg-antigens specifically, however, </w:t>
      </w:r>
      <w:r w:rsidR="00A45F66" w:rsidRPr="0087356D">
        <w:t>Katayama</w:t>
      </w:r>
      <w:r w:rsidR="00A45F66">
        <w:t>-like</w:t>
      </w:r>
      <w:r w:rsidR="00A45F66" w:rsidRPr="0087356D">
        <w:t xml:space="preserve"> syndrome</w:t>
      </w:r>
      <w:r w:rsidR="00A45F66">
        <w:t xml:space="preserve"> was </w:t>
      </w:r>
      <w:r w:rsidR="00AC5B6E">
        <w:t xml:space="preserve">still </w:t>
      </w:r>
      <w:r w:rsidR="00B43D4E">
        <w:t>described</w:t>
      </w:r>
      <w:r w:rsidR="0017253E">
        <w:t xml:space="preserve"> and </w:t>
      </w:r>
      <w:r w:rsidR="00AC5B6E">
        <w:t xml:space="preserve">found </w:t>
      </w:r>
      <w:r w:rsidR="00A45F66">
        <w:t xml:space="preserve">correlated with escalating </w:t>
      </w:r>
      <w:r w:rsidR="00B43D4E">
        <w:t>cercarial-dose</w:t>
      </w:r>
      <w:r w:rsidR="00AC5B6E">
        <w:t xml:space="preserve"> </w:t>
      </w:r>
      <w:r w:rsidR="00B44362" w:rsidRPr="0087356D">
        <w:fldChar w:fldCharType="begin"/>
      </w:r>
      <w:r w:rsidR="00AF5EDB">
        <w:instrText xml:space="preserve"> ADDIN EN.CITE &lt;EndNote&gt;&lt;Cite&gt;&lt;Author&gt;Langenberg&lt;/Author&gt;&lt;RecNum&gt;1&lt;/RecNum&gt;&lt;DisplayText&gt;[5]&lt;/DisplayText&gt;&lt;record&gt;&lt;rec-number&gt;1&lt;/rec-number&gt;&lt;foreign-keys&gt;&lt;key app="EN" db-id="5wdxdswdtftfzxerdptxx2fx05e92w5daa9t" timestamp="1583435265"&gt;1&lt;/key&gt;&lt;/foreign-keys&gt;&lt;ref-type name="Journal Article"&gt;17&lt;/ref-type&gt;&lt;contributors&gt;&lt;authors&gt;&lt;author&gt;Langenberg, M. C. C.&lt;/author&gt;&lt;author&gt;Hoogerwerf, M. A.&lt;/author&gt;&lt;author&gt;Koopman, J. P. R.&lt;/author&gt;&lt;author&gt;Janse, J. J.&lt;/author&gt;&lt;author&gt;Kos-van Oosterhoud, J.&lt;/author&gt;&lt;author&gt;Feijt, C.&lt;/author&gt;&lt;author&gt;Jochems, S. P.&lt;/author&gt;&lt;author&gt;de Dood, C. J.&lt;/author&gt;&lt;author&gt;van Schuijlenburg, R.&lt;/author&gt;&lt;author&gt;Ozir-Fazalalikhan, A.&lt;/author&gt;&lt;author&gt;Manurung, M. D.&lt;/author&gt;&lt;author&gt;Sartono, E.&lt;/author&gt;&lt;author&gt;van der Beek, M. T.&lt;/author&gt;&lt;author&gt;Winkel, B. M. F.&lt;/author&gt;&lt;author&gt;Verbeek-Menken, P. H.&lt;/author&gt;&lt;author&gt;Stam, K. A.&lt;/author&gt;&lt;author&gt;van Leeuwen, F. W. B.&lt;/author&gt;&lt;author&gt;Meij, P.&lt;/author&gt;&lt;author&gt;van Diepen, A.&lt;/author&gt;&lt;author&gt;van Lieshout, L.&lt;/author&gt;&lt;author&gt;van Dam, G. J.&lt;/author&gt;&lt;author&gt;Corstjens, Plam&lt;/author&gt;&lt;author&gt;Hokke, C. H.&lt;/author&gt;&lt;author&gt;Yazdanbakhsh, M.&lt;/author&gt;&lt;author&gt;Visser, L. G.&lt;/author&gt;&lt;author&gt;Roestenberg, M.&lt;/author&gt;&lt;/authors&gt;&lt;/contributors&gt;&lt;titles&gt;&lt;title&gt;A controlled human Schistosoma mansoni infection model to advance novel drugs, vaccines and diagnostics&lt;/title&gt;&lt;secondary-title&gt;Nature Medicine&lt;/secondary-title&gt;&lt;/titles&gt;&lt;periodical&gt;&lt;full-title&gt;Nature Medicine&lt;/full-title&gt;&lt;/periodical&gt;&lt;dates&gt;&lt;/dates&gt;&lt;isbn&gt;1078-8956&lt;/isbn&gt;&lt;accession-num&gt;WOS:000514065500004&lt;/accession-num&gt;&lt;urls&gt;&lt;related-urls&gt;&lt;url&gt;&amp;lt;Go to ISI&amp;gt;://WOS:000514065500004&lt;/url&gt;&lt;/related-urls&gt;&lt;/urls&gt;&lt;electronic-resource-num&gt;10.1038/s41591-020-0759-x&lt;/electronic-resource-num&gt;&lt;/record&gt;&lt;/Cite&gt;&lt;/EndNote&gt;</w:instrText>
      </w:r>
      <w:r w:rsidR="00B44362" w:rsidRPr="0087356D">
        <w:fldChar w:fldCharType="separate"/>
      </w:r>
      <w:r w:rsidR="00AF5EDB">
        <w:rPr>
          <w:noProof/>
        </w:rPr>
        <w:t>[5]</w:t>
      </w:r>
      <w:r w:rsidR="00B44362" w:rsidRPr="0087356D">
        <w:fldChar w:fldCharType="end"/>
      </w:r>
      <w:r w:rsidR="00B44362" w:rsidRPr="0087356D">
        <w:t xml:space="preserve">. </w:t>
      </w:r>
      <w:r w:rsidR="00AC5B6E">
        <w:t>Perhaps such hypersensitive</w:t>
      </w:r>
      <w:r w:rsidR="00B20C57">
        <w:t>,</w:t>
      </w:r>
      <w:r w:rsidR="00AC5B6E">
        <w:t xml:space="preserve"> largely Ig-E mediated reactions</w:t>
      </w:r>
      <w:r w:rsidR="00B20C57">
        <w:t>,</w:t>
      </w:r>
      <w:r w:rsidR="00AC5B6E">
        <w:t xml:space="preserve"> are directed towards</w:t>
      </w:r>
      <w:r w:rsidR="00B20C57">
        <w:t xml:space="preserve"> worm</w:t>
      </w:r>
      <w:r w:rsidR="00AC5B6E">
        <w:t xml:space="preserve"> antigens </w:t>
      </w:r>
      <w:r w:rsidR="00B20C57">
        <w:t xml:space="preserve">found </w:t>
      </w:r>
      <w:r w:rsidR="0017253E">
        <w:t xml:space="preserve">in worm </w:t>
      </w:r>
      <w:r w:rsidR="00AC5B6E">
        <w:t>vomitus as they</w:t>
      </w:r>
      <w:r w:rsidR="00B20C57">
        <w:t xml:space="preserve"> </w:t>
      </w:r>
      <w:r w:rsidR="00AC5B6E">
        <w:t xml:space="preserve">feed more copiously. Nonetheless, </w:t>
      </w:r>
      <w:r w:rsidR="00A45F66">
        <w:t xml:space="preserve">when </w:t>
      </w:r>
      <w:r w:rsidR="00AC5B6E">
        <w:t xml:space="preserve">both </w:t>
      </w:r>
      <w:r w:rsidR="00A45F66">
        <w:t>the numbers and timings of cercarial dosing are unknown,</w:t>
      </w:r>
      <w:r w:rsidR="009E44AC" w:rsidRPr="0087356D">
        <w:t xml:space="preserve"> </w:t>
      </w:r>
      <w:r w:rsidR="00AC5B6E">
        <w:t xml:space="preserve">a </w:t>
      </w:r>
      <w:r w:rsidR="009E44AC" w:rsidRPr="0087356D">
        <w:t>p</w:t>
      </w:r>
      <w:r w:rsidR="003826B4" w:rsidRPr="0087356D">
        <w:t xml:space="preserve">recise diagnosis of </w:t>
      </w:r>
      <w:r w:rsidR="00A45F66">
        <w:t xml:space="preserve">acute schistosomiasis </w:t>
      </w:r>
      <w:r w:rsidR="003826B4" w:rsidRPr="0087356D">
        <w:t>can be perplexing</w:t>
      </w:r>
      <w:r w:rsidR="00B20C57">
        <w:t xml:space="preserve">. Clinical </w:t>
      </w:r>
      <w:r w:rsidR="00B20C57" w:rsidRPr="0087356D">
        <w:t>diagnosis is upon a combination of exclusion criteria and detective acumen</w:t>
      </w:r>
      <w:r w:rsidR="00B20C57">
        <w:t xml:space="preserve"> of rather n</w:t>
      </w:r>
      <w:r w:rsidR="009A2017" w:rsidRPr="0087356D">
        <w:t>on-specific</w:t>
      </w:r>
      <w:r w:rsidR="00B20C57">
        <w:t>, intermittent</w:t>
      </w:r>
      <w:r w:rsidR="009A2017" w:rsidRPr="0087356D">
        <w:t xml:space="preserve"> signs and symptoms</w:t>
      </w:r>
      <w:r w:rsidR="00B20C57">
        <w:t xml:space="preserve">, </w:t>
      </w:r>
      <w:r w:rsidR="009A2017" w:rsidRPr="0087356D">
        <w:t>and</w:t>
      </w:r>
      <w:r w:rsidR="00A66D1B" w:rsidRPr="0087356D">
        <w:t xml:space="preserve"> even if</w:t>
      </w:r>
      <w:r w:rsidR="005F1F65" w:rsidRPr="0087356D">
        <w:t xml:space="preserve"> </w:t>
      </w:r>
      <w:r w:rsidR="00A66D1B" w:rsidRPr="0087356D">
        <w:t>florid</w:t>
      </w:r>
      <w:r w:rsidR="0017253E">
        <w:t>,</w:t>
      </w:r>
      <w:r w:rsidR="00B20C57">
        <w:t xml:space="preserve"> have to tie-in with</w:t>
      </w:r>
      <w:r w:rsidR="00A66D1B" w:rsidRPr="0087356D">
        <w:t xml:space="preserve"> </w:t>
      </w:r>
      <w:r w:rsidR="00B44362" w:rsidRPr="0087356D">
        <w:t xml:space="preserve">the </w:t>
      </w:r>
      <w:r w:rsidR="00B20C57">
        <w:t xml:space="preserve">individual </w:t>
      </w:r>
      <w:r w:rsidR="00B44362" w:rsidRPr="0087356D">
        <w:t xml:space="preserve">history and location of </w:t>
      </w:r>
      <w:r w:rsidR="0017253E">
        <w:t xml:space="preserve">cercarial </w:t>
      </w:r>
      <w:r w:rsidR="00B44362" w:rsidRPr="0087356D">
        <w:t>exposure(s)</w:t>
      </w:r>
      <w:r w:rsidR="00CE47F6" w:rsidRPr="0087356D">
        <w:t>.</w:t>
      </w:r>
      <w:r w:rsidR="00EC7A20">
        <w:t xml:space="preserve"> </w:t>
      </w:r>
      <w:r w:rsidR="0017253E">
        <w:lastRenderedPageBreak/>
        <w:t>Accurate diagnostic b</w:t>
      </w:r>
      <w:r w:rsidR="00AC5B6E">
        <w:t>iomarker</w:t>
      </w:r>
      <w:r w:rsidR="00EC7A20">
        <w:t>s</w:t>
      </w:r>
      <w:r w:rsidR="00AC5B6E">
        <w:t xml:space="preserve"> </w:t>
      </w:r>
      <w:r w:rsidR="0017253E">
        <w:t xml:space="preserve">of </w:t>
      </w:r>
      <w:r w:rsidR="00AC5B6E">
        <w:t>schistosome</w:t>
      </w:r>
      <w:r w:rsidR="0017253E">
        <w:t xml:space="preserve"> </w:t>
      </w:r>
      <w:r w:rsidR="00EC7A20">
        <w:t xml:space="preserve">are needed, </w:t>
      </w:r>
      <w:r w:rsidR="0017253E">
        <w:t xml:space="preserve">ideally that also </w:t>
      </w:r>
      <w:r w:rsidR="00EC7A20">
        <w:t xml:space="preserve">denote species, worm burden and </w:t>
      </w:r>
      <w:r w:rsidR="0017253E">
        <w:t>occurrence of ‘</w:t>
      </w:r>
      <w:r w:rsidR="00EC7A20">
        <w:t>single sexed</w:t>
      </w:r>
      <w:r w:rsidR="0017253E">
        <w:t>’</w:t>
      </w:r>
      <w:r w:rsidR="00EC7A20">
        <w:t xml:space="preserve"> infection.</w:t>
      </w:r>
    </w:p>
    <w:p w14:paraId="2CB16E1B" w14:textId="7C3DCFD6" w:rsidR="00760842" w:rsidRDefault="009A2017" w:rsidP="004B44AD">
      <w:pPr>
        <w:spacing w:line="480" w:lineRule="auto"/>
        <w:ind w:firstLine="720"/>
        <w:jc w:val="both"/>
      </w:pPr>
      <w:r w:rsidRPr="0087356D">
        <w:t xml:space="preserve">Whilst there are a variety of </w:t>
      </w:r>
      <w:r w:rsidRPr="0087356D">
        <w:rPr>
          <w:i/>
          <w:iCs/>
        </w:rPr>
        <w:t>Schistosoma</w:t>
      </w:r>
      <w:r w:rsidRPr="0087356D">
        <w:t xml:space="preserve"> DNA marker loci, two </w:t>
      </w:r>
      <w:r w:rsidR="005A6730" w:rsidRPr="0087356D">
        <w:t>well</w:t>
      </w:r>
      <w:r w:rsidR="0053284C" w:rsidRPr="0087356D">
        <w:t>-</w:t>
      </w:r>
      <w:r w:rsidR="005A6730" w:rsidRPr="0087356D">
        <w:t xml:space="preserve">known </w:t>
      </w:r>
      <w:r w:rsidRPr="0087356D">
        <w:t xml:space="preserve">multi-copy </w:t>
      </w:r>
      <w:r w:rsidR="005A6730" w:rsidRPr="0087356D">
        <w:t xml:space="preserve">genomic </w:t>
      </w:r>
      <w:r w:rsidRPr="0087356D">
        <w:t xml:space="preserve">regions, </w:t>
      </w:r>
      <w:r w:rsidRPr="0087356D">
        <w:rPr>
          <w:i/>
          <w:iCs/>
        </w:rPr>
        <w:t>Dra</w:t>
      </w:r>
      <w:r w:rsidRPr="0087356D">
        <w:t>1 and</w:t>
      </w:r>
      <w:r w:rsidRPr="0087356D">
        <w:rPr>
          <w:i/>
          <w:iCs/>
        </w:rPr>
        <w:t xml:space="preserve"> Sm</w:t>
      </w:r>
      <w:r w:rsidRPr="0087356D">
        <w:t xml:space="preserve">1-7, offer </w:t>
      </w:r>
      <w:r w:rsidR="00813B50">
        <w:t xml:space="preserve">sensitive </w:t>
      </w:r>
      <w:r w:rsidRPr="0087356D">
        <w:t>targets</w:t>
      </w:r>
      <w:r w:rsidR="005F1F65" w:rsidRPr="0087356D">
        <w:t xml:space="preserve">, being </w:t>
      </w:r>
      <w:r w:rsidR="00AC5B6E">
        <w:t xml:space="preserve">demonstrated </w:t>
      </w:r>
      <w:r w:rsidR="005F1F65" w:rsidRPr="0087356D">
        <w:t>most useful in this study from gDNA extracted from serum</w:t>
      </w:r>
      <w:r w:rsidR="00D542C2">
        <w:t xml:space="preserve">, </w:t>
      </w:r>
      <w:r w:rsidR="00AC5B6E">
        <w:t>s</w:t>
      </w:r>
      <w:r w:rsidR="005F1F65" w:rsidRPr="0087356D">
        <w:t xml:space="preserve">tool </w:t>
      </w:r>
      <w:r w:rsidR="00D542C2">
        <w:t>and</w:t>
      </w:r>
      <w:r w:rsidR="005F1F65" w:rsidRPr="0087356D">
        <w:t xml:space="preserve"> urine </w:t>
      </w:r>
      <w:r w:rsidR="00AC5B6E">
        <w:fldChar w:fldCharType="begin"/>
      </w:r>
      <w:r w:rsidR="00AC5B6E">
        <w:instrText xml:space="preserve"> ADDIN EN.CITE &lt;EndNote&gt;&lt;Cite&gt;&lt;Author&gt;Cnops&lt;/Author&gt;&lt;Year&gt;2020&lt;/Year&gt;&lt;RecNum&gt;7&lt;/RecNum&gt;&lt;DisplayText&gt;[3]&lt;/DisplayText&gt;&lt;record&gt;&lt;rec-number&gt;7&lt;/rec-number&gt;&lt;foreign-keys&gt;&lt;key app="EN" db-id="5wdxdswdtftfzxerdptxx2fx05e92w5daa9t" timestamp="1583437636"&gt;7&lt;/key&gt;&lt;/foreign-keys&gt;&lt;ref-type name="Journal Article"&gt;17&lt;/ref-type&gt;&lt;contributors&gt;&lt;authors&gt;&lt;author&gt;Cnops, L.&lt;/author&gt;&lt;author&gt;Huyse, T.&lt;/author&gt;&lt;author&gt;Maniewski, U.&lt;/author&gt;&lt;author&gt;Soentjens, P.&lt;/author&gt;&lt;author&gt;Bottieau, E.&lt;/author&gt;&lt;author&gt;van Esbroeck, M.&lt;/author&gt;&lt;author&gt;Clerinx, J.&lt;/author&gt;&lt;/authors&gt;&lt;/contributors&gt;&lt;titles&gt;&lt;title&gt;&lt;style face="normal" font="default" size="100%"&gt;Acute schistosomiasis with a &lt;/style&gt;&lt;style face="italic" font="default" size="100%"&gt;Schistosoma mattheei&lt;/style&gt;&lt;style face="normal" font="default" size="100%"&gt; x &lt;/style&gt;&lt;style face="italic" font="default" size="100%"&gt;S. haematobium&lt;/style&gt;&lt;style face="normal" font="default" size="100%"&gt; hybrid species in a cluster of 34 travelers infected in South Africa.&lt;/style&gt;&lt;/title&gt;&lt;secondary-title&gt;Clinical Infectious Diseases&lt;/secondary-title&gt;&lt;/titles&gt;&lt;periodical&gt;&lt;full-title&gt;Clinical Infectious Diseases&lt;/full-title&gt;&lt;/periodical&gt;&lt;volume&gt;In press&lt;/volume&gt;&lt;dates&gt;&lt;year&gt;2020&lt;/year&gt;&lt;/dates&gt;&lt;urls&gt;&lt;/urls&gt;&lt;/record&gt;&lt;/Cite&gt;&lt;/EndNote&gt;</w:instrText>
      </w:r>
      <w:r w:rsidR="00AC5B6E">
        <w:fldChar w:fldCharType="separate"/>
      </w:r>
      <w:r w:rsidR="00AC5B6E">
        <w:rPr>
          <w:noProof/>
        </w:rPr>
        <w:t>[3]</w:t>
      </w:r>
      <w:r w:rsidR="00AC5B6E">
        <w:fldChar w:fldCharType="end"/>
      </w:r>
      <w:r w:rsidRPr="0087356D">
        <w:t>. Using the</w:t>
      </w:r>
      <w:r w:rsidR="005F1F65" w:rsidRPr="0087356D">
        <w:t>se</w:t>
      </w:r>
      <w:r w:rsidRPr="0087356D">
        <w:t xml:space="preserve"> </w:t>
      </w:r>
      <w:r w:rsidR="005F1F65" w:rsidRPr="0087356D">
        <w:t xml:space="preserve">two </w:t>
      </w:r>
      <w:r w:rsidRPr="0087356D">
        <w:t>loci</w:t>
      </w:r>
      <w:r w:rsidR="005A6730" w:rsidRPr="0087356D">
        <w:t xml:space="preserve"> in combination</w:t>
      </w:r>
      <w:r w:rsidRPr="0087356D">
        <w:t xml:space="preserve"> </w:t>
      </w:r>
      <w:r w:rsidR="00446E9E">
        <w:t xml:space="preserve">clearly </w:t>
      </w:r>
      <w:r w:rsidR="00813B50">
        <w:t>demonstrated</w:t>
      </w:r>
      <w:r w:rsidR="00446E9E">
        <w:t xml:space="preserve"> the presence of</w:t>
      </w:r>
      <w:r w:rsidR="00813B50">
        <w:t xml:space="preserve"> </w:t>
      </w:r>
      <w:r w:rsidRPr="0087356D">
        <w:rPr>
          <w:i/>
          <w:iCs/>
        </w:rPr>
        <w:t>S. haematobium</w:t>
      </w:r>
      <w:r w:rsidRPr="0087356D">
        <w:t xml:space="preserve"> </w:t>
      </w:r>
      <w:r w:rsidR="00446E9E">
        <w:t xml:space="preserve">in all individuals and the </w:t>
      </w:r>
      <w:r w:rsidR="00D542C2">
        <w:t xml:space="preserve">likely </w:t>
      </w:r>
      <w:r w:rsidR="00446E9E">
        <w:t xml:space="preserve">presence of </w:t>
      </w:r>
      <w:r w:rsidRPr="0087356D">
        <w:rPr>
          <w:i/>
          <w:iCs/>
        </w:rPr>
        <w:t xml:space="preserve">S. </w:t>
      </w:r>
      <w:proofErr w:type="spellStart"/>
      <w:r w:rsidRPr="0087356D">
        <w:rPr>
          <w:i/>
          <w:iCs/>
        </w:rPr>
        <w:t>mansoni</w:t>
      </w:r>
      <w:proofErr w:type="spellEnd"/>
      <w:r w:rsidR="00446E9E">
        <w:t xml:space="preserve"> in one individual.</w:t>
      </w:r>
      <w:r w:rsidRPr="0087356D">
        <w:t xml:space="preserve"> </w:t>
      </w:r>
      <w:r w:rsidR="00D542C2">
        <w:t xml:space="preserve">Of note it that </w:t>
      </w:r>
      <w:r w:rsidRPr="0087356D">
        <w:rPr>
          <w:i/>
          <w:iCs/>
        </w:rPr>
        <w:t>Dra</w:t>
      </w:r>
      <w:r w:rsidRPr="0087356D">
        <w:t xml:space="preserve">1 is not unique to </w:t>
      </w:r>
      <w:r w:rsidRPr="0087356D">
        <w:rPr>
          <w:i/>
          <w:iCs/>
        </w:rPr>
        <w:t>S. haematobium</w:t>
      </w:r>
      <w:r w:rsidR="005A6730" w:rsidRPr="0087356D">
        <w:t xml:space="preserve"> </w:t>
      </w:r>
      <w:r w:rsidR="00D542C2">
        <w:t xml:space="preserve">alone </w:t>
      </w:r>
      <w:r w:rsidR="005A6730" w:rsidRPr="0087356D">
        <w:t>for it also</w:t>
      </w:r>
      <w:r w:rsidRPr="0087356D">
        <w:t xml:space="preserve"> occurs in closely related </w:t>
      </w:r>
      <w:r w:rsidR="005A6730" w:rsidRPr="0087356D">
        <w:t xml:space="preserve">sister </w:t>
      </w:r>
      <w:r w:rsidRPr="0087356D">
        <w:t xml:space="preserve">species, such as </w:t>
      </w:r>
      <w:r w:rsidRPr="0087356D">
        <w:rPr>
          <w:i/>
          <w:iCs/>
        </w:rPr>
        <w:t xml:space="preserve">S. </w:t>
      </w:r>
      <w:proofErr w:type="spellStart"/>
      <w:r w:rsidRPr="0087356D">
        <w:rPr>
          <w:i/>
          <w:iCs/>
        </w:rPr>
        <w:t>mattheei</w:t>
      </w:r>
      <w:proofErr w:type="spellEnd"/>
      <w:r w:rsidR="008F2458">
        <w:t xml:space="preserve"> and the </w:t>
      </w:r>
      <w:r w:rsidR="0053284C" w:rsidRPr="0087356D">
        <w:t xml:space="preserve">presence of this </w:t>
      </w:r>
      <w:r w:rsidR="00760842">
        <w:t xml:space="preserve">latter </w:t>
      </w:r>
      <w:r w:rsidR="0053284C" w:rsidRPr="0087356D">
        <w:t>species</w:t>
      </w:r>
      <w:r w:rsidR="008F2458">
        <w:t>,</w:t>
      </w:r>
      <w:r w:rsidR="00C51E3E">
        <w:t xml:space="preserve"> either as a mixed co-infection or as a </w:t>
      </w:r>
      <w:r w:rsidR="00C51E3E" w:rsidRPr="00C51E3E">
        <w:rPr>
          <w:i/>
          <w:iCs/>
        </w:rPr>
        <w:t>S. haematobium</w:t>
      </w:r>
      <w:r w:rsidR="00C51E3E">
        <w:t xml:space="preserve"> x </w:t>
      </w:r>
      <w:r w:rsidR="00C51E3E" w:rsidRPr="00C51E3E">
        <w:rPr>
          <w:i/>
          <w:iCs/>
        </w:rPr>
        <w:t xml:space="preserve">S. </w:t>
      </w:r>
      <w:proofErr w:type="spellStart"/>
      <w:r w:rsidR="00C51E3E" w:rsidRPr="00C51E3E">
        <w:rPr>
          <w:i/>
          <w:iCs/>
        </w:rPr>
        <w:t>mattheei</w:t>
      </w:r>
      <w:proofErr w:type="spellEnd"/>
      <w:r w:rsidR="00C51E3E">
        <w:t xml:space="preserve"> hybrid</w:t>
      </w:r>
      <w:r w:rsidR="008F2458">
        <w:t>,</w:t>
      </w:r>
      <w:r w:rsidR="00C51E3E">
        <w:t xml:space="preserve"> was observed </w:t>
      </w:r>
      <w:r w:rsidR="0053284C" w:rsidRPr="0087356D">
        <w:t xml:space="preserve">in </w:t>
      </w:r>
      <w:r w:rsidR="00C51E3E">
        <w:t>three individuals</w:t>
      </w:r>
      <w:r w:rsidR="008F2458">
        <w:t>.</w:t>
      </w:r>
      <w:r w:rsidR="003A4568">
        <w:t xml:space="preserve"> </w:t>
      </w:r>
      <w:r w:rsidR="003A4568" w:rsidRPr="003A4568">
        <w:rPr>
          <w:i/>
          <w:iCs/>
        </w:rPr>
        <w:t>S</w:t>
      </w:r>
      <w:r w:rsidR="003A4568">
        <w:rPr>
          <w:i/>
          <w:iCs/>
        </w:rPr>
        <w:t>chistosoma</w:t>
      </w:r>
      <w:r w:rsidR="003A4568" w:rsidRPr="003A4568">
        <w:rPr>
          <w:i/>
          <w:iCs/>
        </w:rPr>
        <w:t xml:space="preserve"> </w:t>
      </w:r>
      <w:proofErr w:type="spellStart"/>
      <w:r w:rsidR="003A4568" w:rsidRPr="003A4568">
        <w:rPr>
          <w:i/>
          <w:iCs/>
        </w:rPr>
        <w:t>mattheei</w:t>
      </w:r>
      <w:proofErr w:type="spellEnd"/>
      <w:r w:rsidR="003A4568" w:rsidRPr="003A4568">
        <w:t xml:space="preserve"> </w:t>
      </w:r>
      <w:r w:rsidR="003A4568">
        <w:t xml:space="preserve">is usually found in livestock but has capacity to hybridise with </w:t>
      </w:r>
      <w:r w:rsidR="003A4568" w:rsidRPr="003A4568">
        <w:rPr>
          <w:i/>
          <w:iCs/>
        </w:rPr>
        <w:t>S. haematobium</w:t>
      </w:r>
      <w:r w:rsidR="003A4568" w:rsidRPr="003A4568">
        <w:t xml:space="preserve"> </w:t>
      </w:r>
      <w:r w:rsidR="003A4568" w:rsidRPr="003A4568">
        <w:fldChar w:fldCharType="begin">
          <w:fldData xml:space="preserve">PEVuZE5vdGU+PENpdGU+PEF1dGhvcj5XZWJzdGVyPC9BdXRob3I+PFllYXI+MjAxOTwvWWVhcj48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</w:fldData>
        </w:fldChar>
      </w:r>
      <w:r w:rsidR="003A4568" w:rsidRPr="003A4568">
        <w:instrText xml:space="preserve"> ADDIN EN.CITE </w:instrText>
      </w:r>
      <w:r w:rsidR="003A4568" w:rsidRPr="003A4568">
        <w:fldChar w:fldCharType="begin">
          <w:fldData xml:space="preserve">PEVuZE5vdGU+PENpdGU+PEF1dGhvcj5XZWJzdGVyPC9BdXRob3I+PFllYXI+MjAxOTwvWWVhcj48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</w:fldData>
        </w:fldChar>
      </w:r>
      <w:r w:rsidR="003A4568" w:rsidRPr="003A4568">
        <w:instrText xml:space="preserve"> ADDIN EN.CITE.DATA </w:instrText>
      </w:r>
      <w:r w:rsidR="003A4568" w:rsidRPr="003A4568">
        <w:fldChar w:fldCharType="end"/>
      </w:r>
      <w:r w:rsidR="003A4568" w:rsidRPr="003A4568">
        <w:fldChar w:fldCharType="separate"/>
      </w:r>
      <w:r w:rsidR="003A4568" w:rsidRPr="003A4568">
        <w:rPr>
          <w:noProof/>
        </w:rPr>
        <w:t>[6, 7]</w:t>
      </w:r>
      <w:r w:rsidR="003A4568" w:rsidRPr="003A4568">
        <w:fldChar w:fldCharType="end"/>
      </w:r>
      <w:r w:rsidR="00C51E3E">
        <w:t xml:space="preserve"> which </w:t>
      </w:r>
      <w:r w:rsidR="00860649">
        <w:t xml:space="preserve">adds </w:t>
      </w:r>
      <w:r w:rsidR="00C51E3E">
        <w:t xml:space="preserve">a new </w:t>
      </w:r>
      <w:r w:rsidR="003A4568" w:rsidRPr="003A4568">
        <w:t>facet to the diagnostic triage of acute schistosomiasis</w:t>
      </w:r>
      <w:r w:rsidR="00C51E3E">
        <w:t xml:space="preserve">. For example, </w:t>
      </w:r>
      <w:r w:rsidR="008F2458">
        <w:t xml:space="preserve">is allergy associated with acute schistosomiasis </w:t>
      </w:r>
      <w:r w:rsidR="00C51E3E">
        <w:t>enhanced by</w:t>
      </w:r>
      <w:r w:rsidR="008F2458">
        <w:t xml:space="preserve"> such </w:t>
      </w:r>
      <w:r w:rsidR="00C51E3E">
        <w:t>worms of putative zoonotic origin</w:t>
      </w:r>
      <w:r w:rsidR="00CB1B33">
        <w:t xml:space="preserve">?  </w:t>
      </w:r>
    </w:p>
    <w:p w14:paraId="6AE790CF" w14:textId="7B64D019" w:rsidR="008F2458" w:rsidRDefault="003926A8" w:rsidP="008F2458">
      <w:pPr>
        <w:spacing w:line="480" w:lineRule="auto"/>
        <w:ind w:firstLine="720"/>
        <w:jc w:val="both"/>
        <w:rPr>
          <w:rFonts w:cs="Arial"/>
        </w:rPr>
      </w:pPr>
      <w:r w:rsidRPr="0087356D">
        <w:t xml:space="preserve">From application of these </w:t>
      </w:r>
      <w:r w:rsidR="00760842">
        <w:t xml:space="preserve">molecular </w:t>
      </w:r>
      <w:r w:rsidR="00A56185">
        <w:t xml:space="preserve">DNA </w:t>
      </w:r>
      <w:r w:rsidRPr="0087356D">
        <w:t>markers it appear</w:t>
      </w:r>
      <w:r w:rsidR="00B06746">
        <w:t>ed that</w:t>
      </w:r>
      <w:r w:rsidRPr="0087356D">
        <w:t xml:space="preserve"> the </w:t>
      </w:r>
      <w:r w:rsidRPr="0087356D">
        <w:rPr>
          <w:i/>
          <w:iCs/>
        </w:rPr>
        <w:t>S. haematobium</w:t>
      </w:r>
      <w:r w:rsidRPr="0087356D">
        <w:t xml:space="preserve"> infection was dominant and could be detected in 24/33 travellers by week 4-5</w:t>
      </w:r>
      <w:r w:rsidR="00A56185">
        <w:t xml:space="preserve"> in the analysis of sera</w:t>
      </w:r>
      <w:r w:rsidR="007358B0">
        <w:t>.</w:t>
      </w:r>
      <w:r w:rsidR="00A56185">
        <w:t xml:space="preserve"> </w:t>
      </w:r>
      <w:r w:rsidR="007358B0">
        <w:t xml:space="preserve">Neither </w:t>
      </w:r>
      <w:r w:rsidR="007358B0" w:rsidRPr="007358B0">
        <w:rPr>
          <w:i/>
          <w:iCs/>
        </w:rPr>
        <w:t>Schistosoma</w:t>
      </w:r>
      <w:r w:rsidR="007358B0">
        <w:t xml:space="preserve"> DNA nor </w:t>
      </w:r>
      <w:r w:rsidR="00A56185">
        <w:t>s</w:t>
      </w:r>
      <w:r w:rsidRPr="0087356D">
        <w:t xml:space="preserve">chistosome ova were </w:t>
      </w:r>
      <w:r w:rsidR="007358B0">
        <w:t xml:space="preserve">detected, </w:t>
      </w:r>
      <w:r w:rsidR="00A56185">
        <w:t xml:space="preserve">at any timepoint, in </w:t>
      </w:r>
      <w:r w:rsidRPr="0087356D">
        <w:t xml:space="preserve">either urine </w:t>
      </w:r>
      <w:r w:rsidR="007358B0">
        <w:t>or</w:t>
      </w:r>
      <w:r w:rsidRPr="0087356D">
        <w:t xml:space="preserve"> stool</w:t>
      </w:r>
      <w:r w:rsidR="00A56185">
        <w:t>,</w:t>
      </w:r>
      <w:r w:rsidR="007358B0">
        <w:t xml:space="preserve"> indicative of much lower detection thresholds of molecular DNA methods in excreta</w:t>
      </w:r>
      <w:r w:rsidR="00B06746">
        <w:t>.</w:t>
      </w:r>
      <w:r w:rsidR="00A56185">
        <w:t xml:space="preserve"> </w:t>
      </w:r>
      <w:r w:rsidR="007358B0">
        <w:t>Of note, h</w:t>
      </w:r>
      <w:r w:rsidRPr="0087356D">
        <w:t xml:space="preserve">alf of the </w:t>
      </w:r>
      <w:r w:rsidR="00D6330C">
        <w:t>Belgian</w:t>
      </w:r>
      <w:r w:rsidR="00B06746">
        <w:t xml:space="preserve"> </w:t>
      </w:r>
      <w:r w:rsidRPr="0087356D">
        <w:t>cohort seroconverted by week 7-8</w:t>
      </w:r>
      <w:r w:rsidR="00B06746">
        <w:t xml:space="preserve"> </w:t>
      </w:r>
      <w:r w:rsidR="00B06746">
        <w:fldChar w:fldCharType="begin"/>
      </w:r>
      <w:r w:rsidR="00B06746">
        <w:instrText xml:space="preserve"> ADDIN EN.CITE &lt;EndNote&gt;&lt;Cite&gt;&lt;Author&gt;Cnops&lt;/Author&gt;&lt;Year&gt;2020&lt;/Year&gt;&lt;RecNum&gt;7&lt;/RecNum&gt;&lt;DisplayText&gt;[3]&lt;/DisplayText&gt;&lt;record&gt;&lt;rec-number&gt;7&lt;/rec-number&gt;&lt;foreign-keys&gt;&lt;key app="EN" db-id="5wdxdswdtftfzxerdptxx2fx05e92w5daa9t" timestamp="1583437636"&gt;7&lt;/key&gt;&lt;/foreign-keys&gt;&lt;ref-type name="Journal Article"&gt;17&lt;/ref-type&gt;&lt;contributors&gt;&lt;authors&gt;&lt;author&gt;Cnops, L.&lt;/author&gt;&lt;author&gt;Huyse, T.&lt;/author&gt;&lt;author&gt;Maniewski, U.&lt;/author&gt;&lt;author&gt;Soentjens, P.&lt;/author&gt;&lt;author&gt;Bottieau, E.&lt;/author&gt;&lt;author&gt;van Esbroeck, M.&lt;/author&gt;&lt;author&gt;Clerinx, J.&lt;/author&gt;&lt;/authors&gt;&lt;/contributors&gt;&lt;titles&gt;&lt;title&gt;&lt;style face="normal" font="default" size="100%"&gt;Acute schistosomiasis with a &lt;/style&gt;&lt;style face="italic" font="default" size="100%"&gt;Schistosoma mattheei&lt;/style&gt;&lt;style face="normal" font="default" size="100%"&gt; x &lt;/style&gt;&lt;style face="italic" font="default" size="100%"&gt;S. haematobium&lt;/style&gt;&lt;style face="normal" font="default" size="100%"&gt; hybrid species in a cluster of 34 travelers infected in South Africa.&lt;/style&gt;&lt;/title&gt;&lt;secondary-title&gt;Clinical Infectious Diseases&lt;/secondary-title&gt;&lt;/titles&gt;&lt;periodical&gt;&lt;full-title&gt;Clinical Infectious Diseases&lt;/full-title&gt;&lt;/periodical&gt;&lt;volume&gt;In press&lt;/volume&gt;&lt;dates&gt;&lt;year&gt;2020&lt;/year&gt;&lt;/dates&gt;&lt;urls&gt;&lt;/urls&gt;&lt;/record&gt;&lt;/Cite&gt;&lt;/EndNote&gt;</w:instrText>
      </w:r>
      <w:r w:rsidR="00B06746">
        <w:fldChar w:fldCharType="separate"/>
      </w:r>
      <w:r w:rsidR="00B06746">
        <w:rPr>
          <w:noProof/>
        </w:rPr>
        <w:t>[3]</w:t>
      </w:r>
      <w:r w:rsidR="00B06746">
        <w:fldChar w:fldCharType="end"/>
      </w:r>
      <w:r w:rsidR="00A56185">
        <w:t xml:space="preserve"> </w:t>
      </w:r>
      <w:r w:rsidR="00B06746">
        <w:t xml:space="preserve"> which adds </w:t>
      </w:r>
      <w:r w:rsidR="007358B0">
        <w:t xml:space="preserve">some greater </w:t>
      </w:r>
      <w:r w:rsidR="00B06746">
        <w:t xml:space="preserve">confidence </w:t>
      </w:r>
      <w:r w:rsidR="007358B0">
        <w:t xml:space="preserve">to </w:t>
      </w:r>
      <w:r w:rsidR="00B06746">
        <w:t>the pervasive nature of th</w:t>
      </w:r>
      <w:r w:rsidR="007358B0">
        <w:t>is</w:t>
      </w:r>
      <w:r w:rsidR="00B06746">
        <w:t xml:space="preserve"> group</w:t>
      </w:r>
      <w:r w:rsidR="007358B0">
        <w:t>’s</w:t>
      </w:r>
      <w:r w:rsidR="00B06746">
        <w:t xml:space="preserve"> exposure </w:t>
      </w:r>
      <w:r w:rsidR="007358B0">
        <w:t xml:space="preserve">to schistosomes </w:t>
      </w:r>
      <w:r w:rsidR="00B06746">
        <w:t xml:space="preserve">for those more sceptical of </w:t>
      </w:r>
      <w:r w:rsidR="007358B0">
        <w:t xml:space="preserve">molecular </w:t>
      </w:r>
      <w:r w:rsidR="00B06746">
        <w:t>DNA detection methods</w:t>
      </w:r>
      <w:r w:rsidRPr="0087356D">
        <w:t>.</w:t>
      </w:r>
      <w:r w:rsidR="008F2458">
        <w:t xml:space="preserve"> </w:t>
      </w:r>
      <w:r w:rsidR="002D0CF3" w:rsidRPr="0087356D">
        <w:rPr>
          <w:rFonts w:cs="Arial"/>
        </w:rPr>
        <w:t xml:space="preserve">These findings </w:t>
      </w:r>
      <w:r w:rsidR="0025758A">
        <w:rPr>
          <w:rFonts w:cs="Arial"/>
        </w:rPr>
        <w:t xml:space="preserve">demonstrate </w:t>
      </w:r>
      <w:r w:rsidR="002D0CF3" w:rsidRPr="0087356D">
        <w:rPr>
          <w:rFonts w:cs="Arial"/>
        </w:rPr>
        <w:t xml:space="preserve">that </w:t>
      </w:r>
      <w:r w:rsidR="002D0CF3" w:rsidRPr="0087356D">
        <w:rPr>
          <w:rFonts w:cs="Arial"/>
          <w:i/>
          <w:iCs/>
        </w:rPr>
        <w:t>Schistosoma</w:t>
      </w:r>
      <w:r w:rsidR="002D0CF3" w:rsidRPr="0087356D">
        <w:rPr>
          <w:rFonts w:cs="Arial"/>
        </w:rPr>
        <w:t xml:space="preserve"> DNA can be first detected in sera and can be used to confirm the clinical diagnosis of acute schistosomiasis</w:t>
      </w:r>
      <w:r w:rsidRPr="0087356D">
        <w:rPr>
          <w:rFonts w:cs="Arial"/>
        </w:rPr>
        <w:t>.</w:t>
      </w:r>
      <w:r w:rsidR="002D0CF3" w:rsidRPr="0087356D">
        <w:rPr>
          <w:rFonts w:cs="Arial"/>
        </w:rPr>
        <w:t xml:space="preserve"> </w:t>
      </w:r>
    </w:p>
    <w:p w14:paraId="165D1B51" w14:textId="7025C753" w:rsidR="004108CF" w:rsidRPr="008F2458" w:rsidRDefault="002D0CF3" w:rsidP="008F2458">
      <w:pPr>
        <w:spacing w:line="480" w:lineRule="auto"/>
        <w:ind w:firstLine="720"/>
        <w:jc w:val="both"/>
      </w:pPr>
      <w:r w:rsidRPr="0087356D">
        <w:rPr>
          <w:rFonts w:cs="Arial"/>
        </w:rPr>
        <w:t xml:space="preserve">As with all diagnostics, if there is sufficient incentive to embed </w:t>
      </w:r>
      <w:r w:rsidR="0025758A">
        <w:rPr>
          <w:rFonts w:cs="Arial"/>
        </w:rPr>
        <w:t>a</w:t>
      </w:r>
      <w:r w:rsidRPr="0087356D">
        <w:rPr>
          <w:rFonts w:cs="Arial"/>
        </w:rPr>
        <w:t xml:space="preserve"> diagnostic method into </w:t>
      </w:r>
      <w:r w:rsidR="002957DA">
        <w:rPr>
          <w:rFonts w:cs="Arial"/>
        </w:rPr>
        <w:t>routine travel clinic practice</w:t>
      </w:r>
      <w:r w:rsidRPr="0087356D">
        <w:rPr>
          <w:rFonts w:cs="Arial"/>
        </w:rPr>
        <w:t xml:space="preserve">, it should meet the ASSURED criteria </w:t>
      </w:r>
      <w:r w:rsidRPr="0087356D">
        <w:rPr>
          <w:rFonts w:cs="Arial"/>
        </w:rPr>
        <w:fldChar w:fldCharType="begin"/>
      </w:r>
      <w:r w:rsidR="003A4568">
        <w:rPr>
          <w:rFonts w:cs="Arial"/>
        </w:rPr>
        <w:instrText xml:space="preserve"> ADDIN EN.CITE &lt;EndNote&gt;&lt;Cite&gt;&lt;Author&gt;Stothard&lt;/Author&gt;&lt;Year&gt;2014&lt;/Year&gt;&lt;RecNum&gt;9&lt;/RecNum&gt;&lt;DisplayText&gt;[8]&lt;/DisplayText&gt;&lt;record&gt;&lt;rec-number&gt;9&lt;/rec-number&gt;&lt;foreign-keys&gt;&lt;key app="EN" db-id="5wdxdswdtftfzxerdptxx2fx05e92w5daa9t" timestamp="1583445359"&gt;9&lt;/key&gt;&lt;/foreign-keys&gt;&lt;ref-type name="Journal Article"&gt;17&lt;/ref-type&gt;&lt;contributors&gt;&lt;authors&gt;&lt;author&gt;Stothard, J. R.&lt;/author&gt;&lt;author&gt;Adams, E.&lt;/author&gt;&lt;/authors&gt;&lt;/contributors&gt;&lt;titles&gt;&lt;title&gt;A preface on advances in diagnostics for infectious and parasitic diseases: detecting parasites of medical and veterinary importance&lt;/title&gt;&lt;secondary-title&gt;Parasitology&lt;/secondary-title&gt;&lt;/titles&gt;&lt;periodical&gt;&lt;full-title&gt;Parasitology&lt;/full-title&gt;&lt;/periodical&gt;&lt;pages&gt;1781-1788&lt;/pages&gt;&lt;volume&gt;141&lt;/volume&gt;&lt;number&gt;14&lt;/number&gt;&lt;dates&gt;&lt;year&gt;2014&lt;/year&gt;&lt;pub-dates&gt;&lt;date&gt;Dec&lt;/date&gt;&lt;/pub-dates&gt;&lt;/dates&gt;&lt;isbn&gt;0031-1820&lt;/isbn&gt;&lt;accession-num&gt;WOS:000346740700001&lt;/accession-num&gt;&lt;urls&gt;&lt;related-urls&gt;&lt;url&gt;&amp;lt;Go to ISI&amp;gt;://WOS:000346740700001&lt;/url&gt;&lt;/related-urls&gt;&lt;/urls&gt;&lt;electronic-resource-num&gt;10.1017/s0031182014001309&lt;/electronic-resource-num&gt;&lt;/record&gt;&lt;/Cite&gt;&lt;/EndNote&gt;</w:instrText>
      </w:r>
      <w:r w:rsidRPr="0087356D">
        <w:rPr>
          <w:rFonts w:cs="Arial"/>
        </w:rPr>
        <w:fldChar w:fldCharType="separate"/>
      </w:r>
      <w:r w:rsidR="003A4568">
        <w:rPr>
          <w:rFonts w:cs="Arial"/>
          <w:noProof/>
        </w:rPr>
        <w:t>[8]</w:t>
      </w:r>
      <w:r w:rsidRPr="0087356D">
        <w:rPr>
          <w:rFonts w:cs="Arial"/>
        </w:rPr>
        <w:fldChar w:fldCharType="end"/>
      </w:r>
      <w:r w:rsidR="0025758A">
        <w:rPr>
          <w:rFonts w:cs="Arial"/>
        </w:rPr>
        <w:t xml:space="preserve">, </w:t>
      </w:r>
      <w:r w:rsidR="002957DA">
        <w:rPr>
          <w:rFonts w:cs="Arial"/>
        </w:rPr>
        <w:t xml:space="preserve">perhaps </w:t>
      </w:r>
      <w:r w:rsidR="003E460C">
        <w:t>with affordability being of principal concern</w:t>
      </w:r>
      <w:r w:rsidR="003E460C">
        <w:rPr>
          <w:rFonts w:cs="Arial"/>
        </w:rPr>
        <w:t>.</w:t>
      </w:r>
      <w:r w:rsidRPr="0087356D">
        <w:rPr>
          <w:rFonts w:cs="Arial"/>
        </w:rPr>
        <w:t xml:space="preserve"> </w:t>
      </w:r>
      <w:r w:rsidR="0025758A">
        <w:rPr>
          <w:rFonts w:cs="Arial"/>
        </w:rPr>
        <w:t>Unfortunately, without automation, such liquid handling and electrophoretic steps are d</w:t>
      </w:r>
      <w:r w:rsidRPr="0087356D">
        <w:rPr>
          <w:rFonts w:cs="Arial"/>
        </w:rPr>
        <w:t>rawback</w:t>
      </w:r>
      <w:r w:rsidR="0025758A">
        <w:rPr>
          <w:rFonts w:cs="Arial"/>
        </w:rPr>
        <w:t>s</w:t>
      </w:r>
      <w:r w:rsidR="002957DA">
        <w:rPr>
          <w:rFonts w:cs="Arial"/>
        </w:rPr>
        <w:t xml:space="preserve"> especially </w:t>
      </w:r>
      <w:r w:rsidR="008F2458">
        <w:rPr>
          <w:rFonts w:cs="Arial"/>
        </w:rPr>
        <w:t xml:space="preserve">for </w:t>
      </w:r>
      <w:r w:rsidR="002957DA">
        <w:rPr>
          <w:rFonts w:cs="Arial"/>
        </w:rPr>
        <w:t>large</w:t>
      </w:r>
      <w:r w:rsidR="008F2458">
        <w:rPr>
          <w:rFonts w:cs="Arial"/>
        </w:rPr>
        <w:t xml:space="preserve"> scale </w:t>
      </w:r>
      <w:r w:rsidR="002957DA">
        <w:rPr>
          <w:rFonts w:cs="Arial"/>
        </w:rPr>
        <w:t>screen</w:t>
      </w:r>
      <w:r w:rsidR="008F2458">
        <w:rPr>
          <w:rFonts w:cs="Arial"/>
        </w:rPr>
        <w:t>ing</w:t>
      </w:r>
      <w:r w:rsidR="0025758A">
        <w:rPr>
          <w:rFonts w:cs="Arial"/>
        </w:rPr>
        <w:t>.</w:t>
      </w:r>
      <w:r w:rsidR="008F2458">
        <w:rPr>
          <w:rFonts w:cs="Arial"/>
        </w:rPr>
        <w:t xml:space="preserve"> However, a</w:t>
      </w:r>
      <w:r w:rsidR="0025758A">
        <w:rPr>
          <w:rFonts w:cs="Arial"/>
        </w:rPr>
        <w:t xml:space="preserve">nother open question </w:t>
      </w:r>
      <w:r w:rsidR="008F2458">
        <w:rPr>
          <w:rFonts w:cs="Arial"/>
        </w:rPr>
        <w:t xml:space="preserve">stands - </w:t>
      </w:r>
      <w:r w:rsidRPr="0087356D">
        <w:rPr>
          <w:rFonts w:cs="Arial"/>
        </w:rPr>
        <w:t>how effective</w:t>
      </w:r>
      <w:r w:rsidR="0025758A">
        <w:rPr>
          <w:rFonts w:cs="Arial"/>
        </w:rPr>
        <w:t xml:space="preserve"> these methods </w:t>
      </w:r>
      <w:r w:rsidR="008F2458">
        <w:rPr>
          <w:rFonts w:cs="Arial"/>
        </w:rPr>
        <w:t xml:space="preserve">assessing </w:t>
      </w:r>
      <w:r w:rsidRPr="0087356D">
        <w:rPr>
          <w:rFonts w:cs="Arial"/>
        </w:rPr>
        <w:t>efficacy</w:t>
      </w:r>
      <w:r w:rsidR="008F2458">
        <w:rPr>
          <w:rFonts w:cs="Arial"/>
        </w:rPr>
        <w:t xml:space="preserve"> of treatment</w:t>
      </w:r>
      <w:r w:rsidRPr="0087356D">
        <w:rPr>
          <w:rFonts w:cs="Arial"/>
        </w:rPr>
        <w:t xml:space="preserve"> given that </w:t>
      </w:r>
      <w:r w:rsidRPr="0087356D">
        <w:rPr>
          <w:rFonts w:cs="Arial"/>
          <w:i/>
          <w:iCs/>
        </w:rPr>
        <w:t>Schistosoma</w:t>
      </w:r>
      <w:r w:rsidRPr="0087356D">
        <w:rPr>
          <w:rFonts w:cs="Arial"/>
        </w:rPr>
        <w:t xml:space="preserve"> DNA signatures </w:t>
      </w:r>
      <w:r w:rsidR="0025758A">
        <w:rPr>
          <w:rFonts w:cs="Arial"/>
        </w:rPr>
        <w:lastRenderedPageBreak/>
        <w:t xml:space="preserve">can </w:t>
      </w:r>
      <w:r w:rsidRPr="0087356D">
        <w:rPr>
          <w:rFonts w:cs="Arial"/>
        </w:rPr>
        <w:t>endure after</w:t>
      </w:r>
      <w:r w:rsidR="008F2458">
        <w:rPr>
          <w:rFonts w:cs="Arial"/>
        </w:rPr>
        <w:t xml:space="preserve"> worm </w:t>
      </w:r>
      <w:r w:rsidRPr="0087356D">
        <w:rPr>
          <w:rFonts w:cs="Arial"/>
        </w:rPr>
        <w:t xml:space="preserve">death. </w:t>
      </w:r>
      <w:r w:rsidR="0025758A">
        <w:rPr>
          <w:rFonts w:cs="Arial"/>
        </w:rPr>
        <w:t xml:space="preserve">Whilst </w:t>
      </w:r>
      <w:r w:rsidR="008F2458">
        <w:rPr>
          <w:rFonts w:cs="Arial"/>
        </w:rPr>
        <w:t>schistosome DNA</w:t>
      </w:r>
      <w:r w:rsidR="0025758A">
        <w:rPr>
          <w:rFonts w:cs="Arial"/>
        </w:rPr>
        <w:t xml:space="preserve"> might be a ‘quick’ marker of infection it is a ‘slow’ marker of cure. </w:t>
      </w:r>
      <w:r w:rsidR="008F2458">
        <w:rPr>
          <w:rFonts w:cs="Arial"/>
        </w:rPr>
        <w:t>O</w:t>
      </w:r>
      <w:r w:rsidRPr="0087356D">
        <w:rPr>
          <w:rFonts w:cs="Arial"/>
        </w:rPr>
        <w:t>ther molecular targets such as the schistosome circulating anodic antigen (CAA)</w:t>
      </w:r>
      <w:r w:rsidR="0025758A">
        <w:rPr>
          <w:rFonts w:cs="Arial"/>
        </w:rPr>
        <w:t>, found in the vomitus of feeding worms,</w:t>
      </w:r>
      <w:r w:rsidRPr="0087356D">
        <w:rPr>
          <w:rFonts w:cs="Arial"/>
        </w:rPr>
        <w:t xml:space="preserve"> has merit as </w:t>
      </w:r>
      <w:r w:rsidR="008F2458">
        <w:rPr>
          <w:rFonts w:cs="Arial"/>
        </w:rPr>
        <w:t xml:space="preserve">both </w:t>
      </w:r>
      <w:r w:rsidRPr="0087356D">
        <w:rPr>
          <w:rFonts w:cs="Arial"/>
        </w:rPr>
        <w:t xml:space="preserve">sensitive </w:t>
      </w:r>
      <w:r w:rsidR="008F2458">
        <w:rPr>
          <w:rFonts w:cs="Arial"/>
        </w:rPr>
        <w:t xml:space="preserve">marker of </w:t>
      </w:r>
      <w:r w:rsidRPr="0087356D">
        <w:rPr>
          <w:rFonts w:cs="Arial"/>
        </w:rPr>
        <w:t>infection</w:t>
      </w:r>
      <w:r w:rsidR="004049AC" w:rsidRPr="0087356D">
        <w:rPr>
          <w:rFonts w:cs="Arial"/>
        </w:rPr>
        <w:t xml:space="preserve"> and cure but</w:t>
      </w:r>
      <w:r w:rsidR="0025758A">
        <w:rPr>
          <w:rFonts w:cs="Arial"/>
        </w:rPr>
        <w:t xml:space="preserve"> unfortunately</w:t>
      </w:r>
      <w:r w:rsidR="004049AC" w:rsidRPr="0087356D">
        <w:rPr>
          <w:rFonts w:cs="Arial"/>
        </w:rPr>
        <w:t xml:space="preserve"> cannot differentiate between </w:t>
      </w:r>
      <w:r w:rsidR="008F2458">
        <w:rPr>
          <w:rFonts w:cs="Arial"/>
        </w:rPr>
        <w:t xml:space="preserve">schistosome </w:t>
      </w:r>
      <w:r w:rsidR="004049AC" w:rsidRPr="0087356D">
        <w:rPr>
          <w:rFonts w:cs="Arial"/>
        </w:rPr>
        <w:t xml:space="preserve">species </w:t>
      </w:r>
      <w:r w:rsidR="004049AC" w:rsidRPr="0087356D">
        <w:rPr>
          <w:rFonts w:cs="Arial"/>
        </w:rPr>
        <w:fldChar w:fldCharType="begin"/>
      </w:r>
      <w:r w:rsidR="00AF5EDB">
        <w:rPr>
          <w:rFonts w:cs="Arial"/>
        </w:rPr>
        <w:instrText xml:space="preserve"> ADDIN EN.CITE &lt;EndNote&gt;&lt;Cite&gt;&lt;Author&gt;Langenberg&lt;/Author&gt;&lt;RecNum&gt;1&lt;/RecNum&gt;&lt;DisplayText&gt;[5]&lt;/DisplayText&gt;&lt;record&gt;&lt;rec-number&gt;1&lt;/rec-number&gt;&lt;foreign-keys&gt;&lt;key app="EN" db-id="5wdxdswdtftfzxerdptxx2fx05e92w5daa9t" timestamp="1583435265"&gt;1&lt;/key&gt;&lt;/foreign-keys&gt;&lt;ref-type name="Journal Article"&gt;17&lt;/ref-type&gt;&lt;contributors&gt;&lt;authors&gt;&lt;author&gt;Langenberg, M. C. C.&lt;/author&gt;&lt;author&gt;Hoogerwerf, M. A.&lt;/author&gt;&lt;author&gt;Koopman, J. P. R.&lt;/author&gt;&lt;author&gt;Janse, J. J.&lt;/author&gt;&lt;author&gt;Kos-van Oosterhoud, J.&lt;/author&gt;&lt;author&gt;Feijt, C.&lt;/author&gt;&lt;author&gt;Jochems, S. P.&lt;/author&gt;&lt;author&gt;de Dood, C. J.&lt;/author&gt;&lt;author&gt;van Schuijlenburg, R.&lt;/author&gt;&lt;author&gt;Ozir-Fazalalikhan, A.&lt;/author&gt;&lt;author&gt;Manurung, M. D.&lt;/author&gt;&lt;author&gt;Sartono, E.&lt;/author&gt;&lt;author&gt;van der Beek, M. T.&lt;/author&gt;&lt;author&gt;Winkel, B. M. F.&lt;/author&gt;&lt;author&gt;Verbeek-Menken, P. H.&lt;/author&gt;&lt;author&gt;Stam, K. A.&lt;/author&gt;&lt;author&gt;van Leeuwen, F. W. B.&lt;/author&gt;&lt;author&gt;Meij, P.&lt;/author&gt;&lt;author&gt;van Diepen, A.&lt;/author&gt;&lt;author&gt;van Lieshout, L.&lt;/author&gt;&lt;author&gt;van Dam, G. J.&lt;/author&gt;&lt;author&gt;Corstjens, Plam&lt;/author&gt;&lt;author&gt;Hokke, C. H.&lt;/author&gt;&lt;author&gt;Yazdanbakhsh, M.&lt;/author&gt;&lt;author&gt;Visser, L. G.&lt;/author&gt;&lt;author&gt;Roestenberg, M.&lt;/author&gt;&lt;/authors&gt;&lt;/contributors&gt;&lt;titles&gt;&lt;title&gt;A controlled human Schistosoma mansoni infection model to advance novel drugs, vaccines and diagnostics&lt;/title&gt;&lt;secondary-title&gt;Nature Medicine&lt;/secondary-title&gt;&lt;/titles&gt;&lt;periodical&gt;&lt;full-title&gt;Nature Medicine&lt;/full-title&gt;&lt;/periodical&gt;&lt;dates&gt;&lt;/dates&gt;&lt;isbn&gt;1078-8956&lt;/isbn&gt;&lt;accession-num&gt;WOS:000514065500004&lt;/accession-num&gt;&lt;urls&gt;&lt;related-urls&gt;&lt;url&gt;&amp;lt;Go to ISI&amp;gt;://WOS:000514065500004&lt;/url&gt;&lt;/related-urls&gt;&lt;/urls&gt;&lt;electronic-resource-num&gt;10.1038/s41591-020-0759-x&lt;/electronic-resource-num&gt;&lt;/record&gt;&lt;/Cite&gt;&lt;/EndNote&gt;</w:instrText>
      </w:r>
      <w:r w:rsidR="004049AC" w:rsidRPr="0087356D">
        <w:rPr>
          <w:rFonts w:cs="Arial"/>
        </w:rPr>
        <w:fldChar w:fldCharType="separate"/>
      </w:r>
      <w:r w:rsidR="00AF5EDB">
        <w:rPr>
          <w:rFonts w:cs="Arial"/>
          <w:noProof/>
        </w:rPr>
        <w:t>[5]</w:t>
      </w:r>
      <w:r w:rsidR="004049AC" w:rsidRPr="0087356D">
        <w:rPr>
          <w:rFonts w:cs="Arial"/>
        </w:rPr>
        <w:fldChar w:fldCharType="end"/>
      </w:r>
      <w:r w:rsidR="004049AC" w:rsidRPr="0087356D">
        <w:rPr>
          <w:rFonts w:cs="Arial"/>
        </w:rPr>
        <w:t>.</w:t>
      </w:r>
      <w:r w:rsidRPr="0087356D">
        <w:rPr>
          <w:rFonts w:cs="Arial"/>
        </w:rPr>
        <w:t xml:space="preserve"> </w:t>
      </w:r>
      <w:r w:rsidR="004049AC" w:rsidRPr="0087356D">
        <w:rPr>
          <w:rFonts w:cs="Arial"/>
        </w:rPr>
        <w:t xml:space="preserve">Thus, our </w:t>
      </w:r>
      <w:r w:rsidR="008F2458">
        <w:rPr>
          <w:rFonts w:cs="Arial"/>
        </w:rPr>
        <w:t xml:space="preserve">diagnostic </w:t>
      </w:r>
      <w:r w:rsidR="004049AC" w:rsidRPr="0087356D">
        <w:rPr>
          <w:rFonts w:cs="Arial"/>
          <w:color w:val="222222"/>
          <w:shd w:val="clear" w:color="auto" w:fill="FFFFFF"/>
        </w:rPr>
        <w:t>armamentarium</w:t>
      </w:r>
      <w:r w:rsidR="004049AC" w:rsidRPr="0087356D">
        <w:rPr>
          <w:rFonts w:cs="Arial"/>
        </w:rPr>
        <w:t xml:space="preserve"> for acute schistosomiasis, notwithstanding those infections caused by </w:t>
      </w:r>
      <w:r w:rsidR="004049AC" w:rsidRPr="0087356D">
        <w:rPr>
          <w:rFonts w:cs="Arial"/>
          <w:i/>
          <w:iCs/>
        </w:rPr>
        <w:t>S. japonicum</w:t>
      </w:r>
      <w:r w:rsidR="0025758A">
        <w:rPr>
          <w:rFonts w:cs="Arial"/>
        </w:rPr>
        <w:t xml:space="preserve"> or other</w:t>
      </w:r>
      <w:r w:rsidR="006C4BCE">
        <w:rPr>
          <w:rFonts w:cs="Arial"/>
        </w:rPr>
        <w:t xml:space="preserve"> species within the </w:t>
      </w:r>
      <w:r w:rsidR="006C4BCE" w:rsidRPr="006C4BCE">
        <w:rPr>
          <w:rFonts w:cs="Arial"/>
          <w:i/>
          <w:iCs/>
        </w:rPr>
        <w:t>S. haematobium</w:t>
      </w:r>
      <w:r w:rsidR="006C4BCE">
        <w:rPr>
          <w:rFonts w:cs="Arial"/>
        </w:rPr>
        <w:t xml:space="preserve"> group</w:t>
      </w:r>
      <w:r w:rsidR="004049AC" w:rsidRPr="0087356D">
        <w:rPr>
          <w:rFonts w:cs="Arial"/>
        </w:rPr>
        <w:t>, remains incomplete</w:t>
      </w:r>
      <w:r w:rsidR="0025758A">
        <w:rPr>
          <w:rFonts w:cs="Arial"/>
        </w:rPr>
        <w:t xml:space="preserve">. </w:t>
      </w:r>
    </w:p>
    <w:p w14:paraId="3FD3B9F9" w14:textId="07138340" w:rsidR="008572C1" w:rsidRDefault="0025758A" w:rsidP="004B44AD">
      <w:pPr>
        <w:spacing w:line="480" w:lineRule="auto"/>
        <w:ind w:firstLine="720"/>
        <w:jc w:val="both"/>
        <w:rPr>
          <w:rFonts w:cs="Arial"/>
        </w:rPr>
      </w:pPr>
      <w:r>
        <w:rPr>
          <w:rFonts w:cs="Arial"/>
        </w:rPr>
        <w:t>I</w:t>
      </w:r>
      <w:r w:rsidR="004049AC" w:rsidRPr="0087356D">
        <w:rPr>
          <w:rFonts w:cs="Arial"/>
        </w:rPr>
        <w:t xml:space="preserve">t is sobering </w:t>
      </w:r>
      <w:r w:rsidR="008F2458">
        <w:rPr>
          <w:rFonts w:cs="Arial"/>
        </w:rPr>
        <w:t xml:space="preserve">thought </w:t>
      </w:r>
      <w:r w:rsidR="004049AC" w:rsidRPr="0087356D">
        <w:rPr>
          <w:rFonts w:cs="Arial"/>
        </w:rPr>
        <w:t xml:space="preserve">that across Europe </w:t>
      </w:r>
      <w:r w:rsidR="002957DA">
        <w:rPr>
          <w:rFonts w:cs="Arial"/>
        </w:rPr>
        <w:t xml:space="preserve">and the UK </w:t>
      </w:r>
      <w:r w:rsidR="008F2458">
        <w:rPr>
          <w:rFonts w:cs="Arial"/>
        </w:rPr>
        <w:t xml:space="preserve">only a </w:t>
      </w:r>
      <w:r w:rsidR="004049AC" w:rsidRPr="0087356D">
        <w:rPr>
          <w:rFonts w:cs="Arial"/>
        </w:rPr>
        <w:t xml:space="preserve">few clinical diagnostic laboratories </w:t>
      </w:r>
      <w:r w:rsidR="008F2458">
        <w:rPr>
          <w:rFonts w:cs="Arial"/>
        </w:rPr>
        <w:t xml:space="preserve">could undertake the methods </w:t>
      </w:r>
      <w:r w:rsidR="004049AC" w:rsidRPr="0087356D">
        <w:rPr>
          <w:rFonts w:cs="Arial"/>
        </w:rPr>
        <w:t xml:space="preserve">reported by </w:t>
      </w:r>
      <w:proofErr w:type="spellStart"/>
      <w:r w:rsidR="004049AC" w:rsidRPr="0087356D">
        <w:rPr>
          <w:rFonts w:cs="Arial"/>
        </w:rPr>
        <w:t>Cnops</w:t>
      </w:r>
      <w:proofErr w:type="spellEnd"/>
      <w:r w:rsidR="004049AC" w:rsidRPr="0087356D">
        <w:rPr>
          <w:rFonts w:cs="Arial"/>
        </w:rPr>
        <w:t xml:space="preserve"> et al. </w:t>
      </w:r>
      <w:r w:rsidR="004049AC" w:rsidRPr="0087356D">
        <w:rPr>
          <w:rFonts w:cs="Arial"/>
        </w:rPr>
        <w:fldChar w:fldCharType="begin"/>
      </w:r>
      <w:r w:rsidR="00AF5EDB">
        <w:rPr>
          <w:rFonts w:cs="Arial"/>
        </w:rPr>
        <w:instrText xml:space="preserve"> ADDIN EN.CITE &lt;EndNote&gt;&lt;Cite&gt;&lt;Author&gt;Cnops&lt;/Author&gt;&lt;Year&gt;2020&lt;/Year&gt;&lt;RecNum&gt;7&lt;/RecNum&gt;&lt;DisplayText&gt;[3]&lt;/DisplayText&gt;&lt;record&gt;&lt;rec-number&gt;7&lt;/rec-number&gt;&lt;foreign-keys&gt;&lt;key app="EN" db-id="5wdxdswdtftfzxerdptxx2fx05e92w5daa9t" timestamp="1583437636"&gt;7&lt;/key&gt;&lt;/foreign-keys&gt;&lt;ref-type name="Journal Article"&gt;17&lt;/ref-type&gt;&lt;contributors&gt;&lt;authors&gt;&lt;author&gt;Cnops, L.&lt;/author&gt;&lt;author&gt;Huyse, T.&lt;/author&gt;&lt;author&gt;Maniewski, U.&lt;/author&gt;&lt;author&gt;Soentjens, P.&lt;/author&gt;&lt;author&gt;Bottieau, E.&lt;/author&gt;&lt;author&gt;van Esbroeck, M.&lt;/author&gt;&lt;author&gt;Clerinx, J.&lt;/author&gt;&lt;/authors&gt;&lt;/contributors&gt;&lt;titles&gt;&lt;title&gt;&lt;style face="normal" font="default" size="100%"&gt;Acute schistosomiasis with a &lt;/style&gt;&lt;style face="italic" font="default" size="100%"&gt;Schistosoma mattheei&lt;/style&gt;&lt;style face="normal" font="default" size="100%"&gt; x &lt;/style&gt;&lt;style face="italic" font="default" size="100%"&gt;S. haematobium&lt;/style&gt;&lt;style face="normal" font="default" size="100%"&gt; hybrid species in a cluster of 34 travelers infected in South Africa.&lt;/style&gt;&lt;/title&gt;&lt;secondary-title&gt;Clinical Infectious Diseases&lt;/secondary-title&gt;&lt;/titles&gt;&lt;periodical&gt;&lt;full-title&gt;Clinical Infectious Diseases&lt;/full-title&gt;&lt;/periodical&gt;&lt;volume&gt;In press&lt;/volume&gt;&lt;dates&gt;&lt;year&gt;2020&lt;/year&gt;&lt;/dates&gt;&lt;urls&gt;&lt;/urls&gt;&lt;/record&gt;&lt;/Cite&gt;&lt;/EndNote&gt;</w:instrText>
      </w:r>
      <w:r w:rsidR="004049AC" w:rsidRPr="0087356D">
        <w:rPr>
          <w:rFonts w:cs="Arial"/>
        </w:rPr>
        <w:fldChar w:fldCharType="separate"/>
      </w:r>
      <w:r w:rsidR="00AF5EDB">
        <w:rPr>
          <w:rFonts w:cs="Arial"/>
          <w:noProof/>
        </w:rPr>
        <w:t>[3]</w:t>
      </w:r>
      <w:r w:rsidR="004049AC" w:rsidRPr="0087356D">
        <w:rPr>
          <w:rFonts w:cs="Arial"/>
        </w:rPr>
        <w:fldChar w:fldCharType="end"/>
      </w:r>
      <w:r w:rsidR="00062706">
        <w:rPr>
          <w:rFonts w:cs="Arial"/>
        </w:rPr>
        <w:t>.</w:t>
      </w:r>
      <w:r>
        <w:rPr>
          <w:rFonts w:cs="Arial"/>
        </w:rPr>
        <w:t xml:space="preserve"> </w:t>
      </w:r>
      <w:r w:rsidR="00062706">
        <w:rPr>
          <w:rFonts w:cs="Arial"/>
        </w:rPr>
        <w:t xml:space="preserve">It is also disappointing that </w:t>
      </w:r>
      <w:r>
        <w:rPr>
          <w:rFonts w:cs="Arial"/>
        </w:rPr>
        <w:t>the general priorit</w:t>
      </w:r>
      <w:r w:rsidR="00860D5E">
        <w:rPr>
          <w:rFonts w:cs="Arial"/>
        </w:rPr>
        <w:t>y</w:t>
      </w:r>
      <w:r>
        <w:rPr>
          <w:rFonts w:cs="Arial"/>
        </w:rPr>
        <w:t xml:space="preserve"> </w:t>
      </w:r>
      <w:r w:rsidR="004108CF">
        <w:rPr>
          <w:rFonts w:cs="Arial"/>
        </w:rPr>
        <w:t>given to</w:t>
      </w:r>
      <w:r w:rsidR="008F2458">
        <w:rPr>
          <w:rFonts w:cs="Arial"/>
        </w:rPr>
        <w:t xml:space="preserve"> </w:t>
      </w:r>
      <w:r>
        <w:rPr>
          <w:rFonts w:cs="Arial"/>
        </w:rPr>
        <w:t>schistosom</w:t>
      </w:r>
      <w:r w:rsidR="00062706">
        <w:rPr>
          <w:rFonts w:cs="Arial"/>
        </w:rPr>
        <w:t>e diagnostics</w:t>
      </w:r>
      <w:r>
        <w:rPr>
          <w:rFonts w:cs="Arial"/>
        </w:rPr>
        <w:t xml:space="preserve"> is surprising low</w:t>
      </w:r>
      <w:r w:rsidR="00A37471">
        <w:rPr>
          <w:rFonts w:cs="Arial"/>
        </w:rPr>
        <w:t xml:space="preserve"> despite </w:t>
      </w:r>
      <w:r>
        <w:rPr>
          <w:rFonts w:cs="Arial"/>
        </w:rPr>
        <w:t>its ubiquity</w:t>
      </w:r>
      <w:r w:rsidR="00062706">
        <w:rPr>
          <w:rFonts w:cs="Arial"/>
        </w:rPr>
        <w:t xml:space="preserve"> and </w:t>
      </w:r>
      <w:r w:rsidR="00A37471">
        <w:rPr>
          <w:rFonts w:cs="Arial"/>
        </w:rPr>
        <w:t>more importantly its potential severity</w:t>
      </w:r>
      <w:r w:rsidR="00062706">
        <w:rPr>
          <w:rFonts w:cs="Arial"/>
        </w:rPr>
        <w:t xml:space="preserve">, </w:t>
      </w:r>
      <w:r w:rsidR="00A37471">
        <w:rPr>
          <w:rFonts w:cs="Arial"/>
        </w:rPr>
        <w:t xml:space="preserve">in terms of </w:t>
      </w:r>
      <w:r w:rsidR="00062706">
        <w:rPr>
          <w:rFonts w:cs="Arial"/>
        </w:rPr>
        <w:t xml:space="preserve">male and female genital schistosomiasis </w:t>
      </w:r>
      <w:r w:rsidR="00062706">
        <w:rPr>
          <w:rFonts w:cs="Arial"/>
        </w:rPr>
        <w:fldChar w:fldCharType="begin">
          <w:fldData xml:space="preserve">PEVuZE5vdGU+PENpdGU+PEF1dGhvcj5Ib3RlejwvQXV0aG9yPjxZZWFyPjIwMTk8L1llYXI+PFJl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</w:fldData>
        </w:fldChar>
      </w:r>
      <w:r w:rsidR="00062706">
        <w:rPr>
          <w:rFonts w:cs="Arial"/>
        </w:rPr>
        <w:instrText xml:space="preserve"> ADDIN EN.CITE </w:instrText>
      </w:r>
      <w:r w:rsidR="00062706">
        <w:rPr>
          <w:rFonts w:cs="Arial"/>
        </w:rPr>
        <w:fldChar w:fldCharType="begin">
          <w:fldData xml:space="preserve">PEVuZE5vdGU+PENpdGU+PEF1dGhvcj5Ib3RlejwvQXV0aG9yPjxZZWFyPjIwMTk8L1llYXI+PFJl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</w:fldData>
        </w:fldChar>
      </w:r>
      <w:r w:rsidR="00062706">
        <w:rPr>
          <w:rFonts w:cs="Arial"/>
        </w:rPr>
        <w:instrText xml:space="preserve"> ADDIN EN.CITE.DATA </w:instrText>
      </w:r>
      <w:r w:rsidR="00062706">
        <w:rPr>
          <w:rFonts w:cs="Arial"/>
        </w:rPr>
      </w:r>
      <w:r w:rsidR="00062706">
        <w:rPr>
          <w:rFonts w:cs="Arial"/>
        </w:rPr>
        <w:fldChar w:fldCharType="end"/>
      </w:r>
      <w:r w:rsidR="00062706">
        <w:rPr>
          <w:rFonts w:cs="Arial"/>
        </w:rPr>
      </w:r>
      <w:r w:rsidR="00062706">
        <w:rPr>
          <w:rFonts w:cs="Arial"/>
        </w:rPr>
        <w:fldChar w:fldCharType="separate"/>
      </w:r>
      <w:r w:rsidR="00062706">
        <w:rPr>
          <w:rFonts w:cs="Arial"/>
          <w:noProof/>
        </w:rPr>
        <w:t>[9, 10]</w:t>
      </w:r>
      <w:r w:rsidR="00062706">
        <w:rPr>
          <w:rFonts w:cs="Arial"/>
        </w:rPr>
        <w:fldChar w:fldCharType="end"/>
      </w:r>
      <w:r w:rsidR="004049AC" w:rsidRPr="0087356D">
        <w:rPr>
          <w:rFonts w:cs="Arial"/>
        </w:rPr>
        <w:t>.</w:t>
      </w:r>
      <w:r w:rsidR="002D0CF3" w:rsidRPr="0087356D">
        <w:rPr>
          <w:rFonts w:cs="Arial"/>
        </w:rPr>
        <w:t xml:space="preserve"> </w:t>
      </w:r>
      <w:r w:rsidR="004049AC" w:rsidRPr="0087356D">
        <w:rPr>
          <w:rFonts w:cs="Arial"/>
        </w:rPr>
        <w:t xml:space="preserve">At the very least, </w:t>
      </w:r>
      <w:r w:rsidR="004108CF">
        <w:rPr>
          <w:rFonts w:cs="Arial"/>
        </w:rPr>
        <w:t xml:space="preserve">the </w:t>
      </w:r>
      <w:proofErr w:type="spellStart"/>
      <w:r w:rsidR="004108CF">
        <w:rPr>
          <w:rFonts w:cs="Arial"/>
        </w:rPr>
        <w:t>Cnop</w:t>
      </w:r>
      <w:proofErr w:type="spellEnd"/>
      <w:r w:rsidR="004108CF">
        <w:rPr>
          <w:rFonts w:cs="Arial"/>
        </w:rPr>
        <w:t xml:space="preserve"> </w:t>
      </w:r>
      <w:r w:rsidR="004108CF" w:rsidRPr="004108CF">
        <w:rPr>
          <w:rFonts w:cs="Arial"/>
          <w:i/>
          <w:iCs/>
        </w:rPr>
        <w:t>et al.</w:t>
      </w:r>
      <w:r w:rsidR="008F2458">
        <w:rPr>
          <w:rFonts w:cs="Arial"/>
        </w:rPr>
        <w:t xml:space="preserve"> </w:t>
      </w:r>
      <w:r w:rsidR="00A37471">
        <w:rPr>
          <w:rFonts w:cs="Arial"/>
        </w:rPr>
        <w:t>is</w:t>
      </w:r>
      <w:r w:rsidR="008F2458">
        <w:rPr>
          <w:rFonts w:cs="Arial"/>
        </w:rPr>
        <w:t xml:space="preserve"> a </w:t>
      </w:r>
      <w:r w:rsidR="00062706">
        <w:rPr>
          <w:rFonts w:cs="Arial"/>
        </w:rPr>
        <w:t xml:space="preserve">clear </w:t>
      </w:r>
      <w:r w:rsidR="004049AC" w:rsidRPr="0087356D">
        <w:rPr>
          <w:rFonts w:cs="Arial"/>
        </w:rPr>
        <w:t>signpost</w:t>
      </w:r>
      <w:r w:rsidR="008F2458">
        <w:rPr>
          <w:rFonts w:cs="Arial"/>
        </w:rPr>
        <w:t xml:space="preserve"> for us </w:t>
      </w:r>
      <w:r w:rsidR="004049AC" w:rsidRPr="0087356D">
        <w:rPr>
          <w:rFonts w:cs="Arial"/>
        </w:rPr>
        <w:t xml:space="preserve">to do </w:t>
      </w:r>
      <w:r w:rsidR="004108CF">
        <w:rPr>
          <w:rFonts w:cs="Arial"/>
        </w:rPr>
        <w:t>better</w:t>
      </w:r>
      <w:r w:rsidR="008F2458">
        <w:rPr>
          <w:rFonts w:cs="Arial"/>
        </w:rPr>
        <w:t xml:space="preserve"> in </w:t>
      </w:r>
      <w:r w:rsidR="00A37471">
        <w:rPr>
          <w:rFonts w:cs="Arial"/>
        </w:rPr>
        <w:t xml:space="preserve">our </w:t>
      </w:r>
      <w:r w:rsidR="00062706">
        <w:rPr>
          <w:rFonts w:cs="Arial"/>
        </w:rPr>
        <w:t xml:space="preserve">initial </w:t>
      </w:r>
      <w:r w:rsidR="002957DA">
        <w:rPr>
          <w:rFonts w:cs="Arial"/>
        </w:rPr>
        <w:t xml:space="preserve">clinical </w:t>
      </w:r>
      <w:r w:rsidR="004049AC" w:rsidRPr="0087356D">
        <w:rPr>
          <w:rFonts w:cs="Arial"/>
        </w:rPr>
        <w:t>triage and</w:t>
      </w:r>
      <w:r w:rsidR="002957DA">
        <w:rPr>
          <w:rFonts w:cs="Arial"/>
        </w:rPr>
        <w:t xml:space="preserve"> </w:t>
      </w:r>
      <w:r w:rsidR="00A37471">
        <w:rPr>
          <w:rFonts w:cs="Arial"/>
        </w:rPr>
        <w:t xml:space="preserve">subsequent </w:t>
      </w:r>
      <w:r w:rsidR="002957DA">
        <w:rPr>
          <w:rFonts w:cs="Arial"/>
        </w:rPr>
        <w:t>individual disease</w:t>
      </w:r>
      <w:r w:rsidR="004049AC" w:rsidRPr="0087356D">
        <w:rPr>
          <w:rFonts w:cs="Arial"/>
        </w:rPr>
        <w:t xml:space="preserve"> management</w:t>
      </w:r>
      <w:r w:rsidR="00A37471">
        <w:rPr>
          <w:rFonts w:cs="Arial"/>
        </w:rPr>
        <w:t xml:space="preserve"> plan</w:t>
      </w:r>
      <w:r w:rsidR="008F2458">
        <w:rPr>
          <w:rFonts w:cs="Arial"/>
        </w:rPr>
        <w:t>.</w:t>
      </w:r>
      <w:r w:rsidR="004049AC" w:rsidRPr="0087356D">
        <w:rPr>
          <w:rFonts w:cs="Arial"/>
        </w:rPr>
        <w:t xml:space="preserve"> </w:t>
      </w:r>
    </w:p>
    <w:p w14:paraId="047D51CA" w14:textId="2D8ADF00" w:rsidR="003C27BA" w:rsidRDefault="0087356D" w:rsidP="0087356D">
      <w:pPr>
        <w:spacing w:line="480" w:lineRule="auto"/>
      </w:pPr>
      <w:r w:rsidRPr="0087356D">
        <w:rPr>
          <w:rFonts w:cs="Arial"/>
          <w:b/>
          <w:bCs/>
        </w:rPr>
        <w:t>References</w:t>
      </w:r>
    </w:p>
    <w:p w14:paraId="36AABB6D" w14:textId="77777777" w:rsidR="00062706" w:rsidRPr="00062706" w:rsidRDefault="003C27BA" w:rsidP="0006270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62706" w:rsidRPr="00062706">
        <w:t>1.</w:t>
      </w:r>
      <w:r w:rsidR="00062706" w:rsidRPr="00062706">
        <w:tab/>
        <w:t>Lingscheid T, Kurth F, Clerinx J, Marocco S, Trevino B, Schunk M, et al. Schistosomiasis in European Travelers and Migrants: Analysis of 14 Years TropNet Surveillance Data. American Journal of Tropical Medicine and Hygiene. 2017;97(2):567-74. doi: 10.4269/ajtmh.17-0034. PubMed PMID: WOS:000423197200039.</w:t>
      </w:r>
    </w:p>
    <w:p w14:paraId="1C05D292" w14:textId="77777777" w:rsidR="00062706" w:rsidRPr="00062706" w:rsidRDefault="00062706" w:rsidP="00062706">
      <w:pPr>
        <w:pStyle w:val="EndNoteBibliography"/>
        <w:spacing w:after="0"/>
      </w:pPr>
      <w:r w:rsidRPr="00062706">
        <w:t>2.</w:t>
      </w:r>
      <w:r w:rsidRPr="00062706">
        <w:tab/>
        <w:t>Stothard JR, Stanton MC, Bustinduy AL, Sousa-Figueiredo JC, Van Dam GJ, Betson M, et al. Diagnostics for schistosomiasis in Africa and Arabia: a review of present options in control and future needs for elimination. Parasitology. 2014;141(14):1947-61. doi: 10.1017/s0031182014001152. PubMed PMID: WOS:000346740700018.</w:t>
      </w:r>
    </w:p>
    <w:p w14:paraId="02756051" w14:textId="77777777" w:rsidR="00062706" w:rsidRPr="00062706" w:rsidRDefault="00062706" w:rsidP="00062706">
      <w:pPr>
        <w:pStyle w:val="EndNoteBibliography"/>
        <w:spacing w:after="0"/>
      </w:pPr>
      <w:r w:rsidRPr="00062706">
        <w:t>3.</w:t>
      </w:r>
      <w:r w:rsidRPr="00062706">
        <w:tab/>
        <w:t xml:space="preserve">Cnops L, Huyse T, Maniewski U, Soentjens P, Bottieau E, van Esbroeck M, et al. Acute schistosomiasis with a </w:t>
      </w:r>
      <w:r w:rsidRPr="00062706">
        <w:rPr>
          <w:i/>
        </w:rPr>
        <w:t>Schistosoma mattheei</w:t>
      </w:r>
      <w:r w:rsidRPr="00062706">
        <w:t xml:space="preserve"> x </w:t>
      </w:r>
      <w:r w:rsidRPr="00062706">
        <w:rPr>
          <w:i/>
        </w:rPr>
        <w:t>S. haematobium</w:t>
      </w:r>
      <w:r w:rsidRPr="00062706">
        <w:t xml:space="preserve"> hybrid species in a cluster of 34 travelers infected in South Africa. Clinical Infectious Diseases. 2020;In press.</w:t>
      </w:r>
    </w:p>
    <w:p w14:paraId="128ADE1A" w14:textId="77777777" w:rsidR="00062706" w:rsidRPr="00062706" w:rsidRDefault="00062706" w:rsidP="00062706">
      <w:pPr>
        <w:pStyle w:val="EndNoteBibliography"/>
        <w:spacing w:after="0"/>
      </w:pPr>
      <w:r w:rsidRPr="00062706">
        <w:t>4.</w:t>
      </w:r>
      <w:r w:rsidRPr="00062706">
        <w:tab/>
        <w:t>Ferrari TCA, Moreira PRR. Neuroschistosomiasis: clinical symptoms and pathogenesis. Lancet Neurology. 2011;10(9):853-64. doi: 10.1016/s1474-4422(11)70170-3. PubMed PMID: WOS:000294532300013.</w:t>
      </w:r>
    </w:p>
    <w:p w14:paraId="241BC1BA" w14:textId="77777777" w:rsidR="00062706" w:rsidRPr="00062706" w:rsidRDefault="00062706" w:rsidP="00062706">
      <w:pPr>
        <w:pStyle w:val="EndNoteBibliography"/>
        <w:spacing w:after="0"/>
      </w:pPr>
      <w:r w:rsidRPr="00062706">
        <w:t>5.</w:t>
      </w:r>
      <w:r w:rsidRPr="00062706">
        <w:tab/>
        <w:t>Langenberg MCC, Hoogerwerf MA, Koopman JPR, Janse JJ, Kos-van Oosterhoud J, Feijt C, et al. A controlled human Schistosoma mansoni infection model to advance novel drugs, vaccines and diagnostics. Nature Medicine. doi: 10.1038/s41591-020-0759-x. PubMed PMID: WOS:000514065500004.</w:t>
      </w:r>
    </w:p>
    <w:p w14:paraId="43B96484" w14:textId="77777777" w:rsidR="00062706" w:rsidRPr="00062706" w:rsidRDefault="00062706" w:rsidP="00062706">
      <w:pPr>
        <w:pStyle w:val="EndNoteBibliography"/>
        <w:spacing w:after="0"/>
      </w:pPr>
      <w:r w:rsidRPr="00062706">
        <w:t>6.</w:t>
      </w:r>
      <w:r w:rsidRPr="00062706">
        <w:tab/>
        <w:t>Webster BL, Alharbi MH, Kayuni S, Makaula P, Halstead F, Christiansen R, et al. Schistosome Interactions within the Schistosoma haematobium Group, Malawi. Emerging Infectious Diseases. 2019;25(6):1245-7. doi: 10.3201/eid2506.190020. PubMed PMID: WOS:000470776900038.</w:t>
      </w:r>
    </w:p>
    <w:p w14:paraId="3B26F63B" w14:textId="77777777" w:rsidR="00062706" w:rsidRPr="00062706" w:rsidRDefault="00062706" w:rsidP="00062706">
      <w:pPr>
        <w:pStyle w:val="EndNoteBibliography"/>
        <w:spacing w:after="0"/>
      </w:pPr>
      <w:r w:rsidRPr="00062706">
        <w:t>7.</w:t>
      </w:r>
      <w:r w:rsidRPr="00062706">
        <w:tab/>
        <w:t xml:space="preserve">Stothard JR, Kayuni SA, Al-Harbi M, Musaya J, Webster BL. Future schistosome hybridisations: Will all </w:t>
      </w:r>
      <w:r w:rsidRPr="00062706">
        <w:rPr>
          <w:i/>
        </w:rPr>
        <w:t>Schistosoma haematobium</w:t>
      </w:r>
      <w:r w:rsidRPr="00062706">
        <w:t xml:space="preserve"> hybrids please stand-up! PLoS NTDs. 2020;In press.</w:t>
      </w:r>
    </w:p>
    <w:p w14:paraId="7DCD4B82" w14:textId="77777777" w:rsidR="00062706" w:rsidRPr="00062706" w:rsidRDefault="00062706" w:rsidP="00062706">
      <w:pPr>
        <w:pStyle w:val="EndNoteBibliography"/>
        <w:spacing w:after="0"/>
      </w:pPr>
      <w:r w:rsidRPr="00062706">
        <w:lastRenderedPageBreak/>
        <w:t>8.</w:t>
      </w:r>
      <w:r w:rsidRPr="00062706">
        <w:tab/>
        <w:t>Stothard JR, Adams E. A preface on advances in diagnostics for infectious and parasitic diseases: detecting parasites of medical and veterinary importance. Parasitology. 2014;141(14):1781-8. doi: 10.1017/s0031182014001309. PubMed PMID: WOS:000346740700001.</w:t>
      </w:r>
    </w:p>
    <w:p w14:paraId="1589AAD0" w14:textId="77777777" w:rsidR="00062706" w:rsidRPr="00062706" w:rsidRDefault="00062706" w:rsidP="00062706">
      <w:pPr>
        <w:pStyle w:val="EndNoteBibliography"/>
        <w:spacing w:after="0"/>
      </w:pPr>
      <w:r w:rsidRPr="00062706">
        <w:t>9.</w:t>
      </w:r>
      <w:r w:rsidRPr="00062706">
        <w:tab/>
        <w:t>Hotez PJ, Engels D, Gyapong M, Ducker C, Malecela MN. Female Genital Schistosomiasis. New England Journal of Medicine. 2019;381(26):2493-5. doi: 10.1056/NEJMp1914709. PubMed PMID: WOS:000505560800004.</w:t>
      </w:r>
    </w:p>
    <w:p w14:paraId="3D2368C7" w14:textId="77777777" w:rsidR="00062706" w:rsidRPr="00062706" w:rsidRDefault="00062706" w:rsidP="00062706">
      <w:pPr>
        <w:pStyle w:val="EndNoteBibliography"/>
      </w:pPr>
      <w:r w:rsidRPr="00062706">
        <w:t>10.</w:t>
      </w:r>
      <w:r w:rsidRPr="00062706">
        <w:tab/>
        <w:t>Kayuni SA, Corstjens P, LaCourse EJ, Bartlett KE, Fawcett J, Shaw A, et al. How can schistosome circulating antigen assays be best applied for diagnosing male genital schistosomiasis (MGS): an appraisal using exemplar MGS cases from a longitudinal cohort study among fishermen on the south shoreline of Lake Malawi. Parasitology. 2019;146(14):1785-95. doi: 10.1017/s0031182019000969. PubMed PMID: WOS:000504566900010.</w:t>
      </w:r>
    </w:p>
    <w:p w14:paraId="787FF056" w14:textId="2B8C36EA" w:rsidR="00AD6F62" w:rsidRDefault="003C27BA">
      <w:r>
        <w:fldChar w:fldCharType="end"/>
      </w:r>
    </w:p>
    <w:sectPr w:rsidR="00AD6F62" w:rsidSect="005007B9">
      <w:footerReference w:type="default" r:id="rId9"/>
      <w:pgSz w:w="11906" w:h="16838"/>
      <w:pgMar w:top="1440" w:right="1440" w:bottom="1440" w:left="1440" w:header="709" w:footer="709" w:gutter="0"/>
      <w:lnNumType w:countBy="5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97B0BB" w14:textId="77777777" w:rsidR="00D77591" w:rsidRDefault="00D77591" w:rsidP="004121C6">
      <w:pPr>
        <w:spacing w:after="0" w:line="240" w:lineRule="auto"/>
      </w:pPr>
      <w:r>
        <w:separator/>
      </w:r>
    </w:p>
  </w:endnote>
  <w:endnote w:type="continuationSeparator" w:id="0">
    <w:p w14:paraId="32C52082" w14:textId="77777777" w:rsidR="00D77591" w:rsidRDefault="00D77591" w:rsidP="004121C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8913274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7D561978" w14:textId="2EBD33DC" w:rsidR="00A42687" w:rsidRDefault="00A42687">
        <w:pPr>
          <w:pStyle w:val="Footer"/>
          <w:pBdr>
            <w:top w:val="single" w:sz="4" w:space="1" w:color="D9D9D9" w:themeColor="background1" w:themeShade="D9"/>
          </w:pBdr>
          <w:rPr>
            <w:b/>
            <w:bCs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b/>
            <w:bCs/>
            <w:noProof/>
          </w:rPr>
          <w:t>2</w:t>
        </w:r>
        <w:r>
          <w:rPr>
            <w:b/>
            <w:bCs/>
            <w:noProof/>
          </w:rPr>
          <w:fldChar w:fldCharType="end"/>
        </w:r>
        <w:r>
          <w:rPr>
            <w:b/>
            <w:bCs/>
          </w:rP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15F0E34C" w14:textId="77777777" w:rsidR="00A42687" w:rsidRDefault="00A4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C33917B" w14:textId="77777777" w:rsidR="00D77591" w:rsidRDefault="00D77591" w:rsidP="004121C6">
      <w:pPr>
        <w:spacing w:after="0" w:line="240" w:lineRule="auto"/>
      </w:pPr>
      <w:r>
        <w:separator/>
      </w:r>
    </w:p>
  </w:footnote>
  <w:footnote w:type="continuationSeparator" w:id="0">
    <w:p w14:paraId="6BCF945B" w14:textId="77777777" w:rsidR="00D77591" w:rsidRDefault="00D77591" w:rsidP="004121C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dxdswdtftfzxerdptxx2fx05e92w5daa9t&quot;&gt;CID_commentary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AD6F62"/>
    <w:rsid w:val="0004207E"/>
    <w:rsid w:val="00062706"/>
    <w:rsid w:val="000808A2"/>
    <w:rsid w:val="000931C9"/>
    <w:rsid w:val="000A50E7"/>
    <w:rsid w:val="00115AA9"/>
    <w:rsid w:val="00125FF7"/>
    <w:rsid w:val="00150256"/>
    <w:rsid w:val="0017253E"/>
    <w:rsid w:val="001F007C"/>
    <w:rsid w:val="0025758A"/>
    <w:rsid w:val="002847A0"/>
    <w:rsid w:val="002957DA"/>
    <w:rsid w:val="002D0CF3"/>
    <w:rsid w:val="00301098"/>
    <w:rsid w:val="00324968"/>
    <w:rsid w:val="003356FE"/>
    <w:rsid w:val="00354C9A"/>
    <w:rsid w:val="003826B4"/>
    <w:rsid w:val="003926A8"/>
    <w:rsid w:val="003A4568"/>
    <w:rsid w:val="003C27BA"/>
    <w:rsid w:val="003D796B"/>
    <w:rsid w:val="003E460C"/>
    <w:rsid w:val="004049AC"/>
    <w:rsid w:val="004108CF"/>
    <w:rsid w:val="004121C6"/>
    <w:rsid w:val="00423A9F"/>
    <w:rsid w:val="00446E9E"/>
    <w:rsid w:val="004A7638"/>
    <w:rsid w:val="004B44AD"/>
    <w:rsid w:val="004D4ABE"/>
    <w:rsid w:val="004E3BCF"/>
    <w:rsid w:val="005007B9"/>
    <w:rsid w:val="005320C9"/>
    <w:rsid w:val="0053284C"/>
    <w:rsid w:val="005A6730"/>
    <w:rsid w:val="005C4BCC"/>
    <w:rsid w:val="005F1F65"/>
    <w:rsid w:val="0060629C"/>
    <w:rsid w:val="00641CC2"/>
    <w:rsid w:val="006C4BCE"/>
    <w:rsid w:val="00735323"/>
    <w:rsid w:val="007358B0"/>
    <w:rsid w:val="00760842"/>
    <w:rsid w:val="00813B50"/>
    <w:rsid w:val="00847C9E"/>
    <w:rsid w:val="008572C1"/>
    <w:rsid w:val="00860649"/>
    <w:rsid w:val="00860D5E"/>
    <w:rsid w:val="0087356D"/>
    <w:rsid w:val="008A3A26"/>
    <w:rsid w:val="008D29BD"/>
    <w:rsid w:val="008F2458"/>
    <w:rsid w:val="008F3548"/>
    <w:rsid w:val="00905334"/>
    <w:rsid w:val="00950C6C"/>
    <w:rsid w:val="009A2017"/>
    <w:rsid w:val="009E44AC"/>
    <w:rsid w:val="00A37471"/>
    <w:rsid w:val="00A42687"/>
    <w:rsid w:val="00A45F66"/>
    <w:rsid w:val="00A56185"/>
    <w:rsid w:val="00A66D1B"/>
    <w:rsid w:val="00A77C50"/>
    <w:rsid w:val="00AC5B6E"/>
    <w:rsid w:val="00AC6FED"/>
    <w:rsid w:val="00AD6F62"/>
    <w:rsid w:val="00AF5EDB"/>
    <w:rsid w:val="00B06746"/>
    <w:rsid w:val="00B20C57"/>
    <w:rsid w:val="00B409AE"/>
    <w:rsid w:val="00B43D4E"/>
    <w:rsid w:val="00B44362"/>
    <w:rsid w:val="00B508F6"/>
    <w:rsid w:val="00BC34E9"/>
    <w:rsid w:val="00C51E3E"/>
    <w:rsid w:val="00C65667"/>
    <w:rsid w:val="00CA4B03"/>
    <w:rsid w:val="00CB1B33"/>
    <w:rsid w:val="00CD413D"/>
    <w:rsid w:val="00CE47F6"/>
    <w:rsid w:val="00D542C2"/>
    <w:rsid w:val="00D6330C"/>
    <w:rsid w:val="00D65E34"/>
    <w:rsid w:val="00D77591"/>
    <w:rsid w:val="00D84F29"/>
    <w:rsid w:val="00DB7BFF"/>
    <w:rsid w:val="00E63276"/>
    <w:rsid w:val="00EA1B79"/>
    <w:rsid w:val="00EA5C83"/>
    <w:rsid w:val="00EB0288"/>
    <w:rsid w:val="00EC7A20"/>
    <w:rsid w:val="00F07086"/>
    <w:rsid w:val="00F41A3C"/>
    <w:rsid w:val="00FA34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10D9E81"/>
  <w15:chartTrackingRefBased/>
  <w15:docId w15:val="{6ED13843-A4C0-40D5-B0FE-444E469B8D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C27B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27B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C27B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C27BA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7356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7356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7356D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72C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72C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21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21C6"/>
  </w:style>
  <w:style w:type="paragraph" w:styleId="Footer">
    <w:name w:val="footer"/>
    <w:basedOn w:val="Normal"/>
    <w:link w:val="FooterChar"/>
    <w:uiPriority w:val="99"/>
    <w:unhideWhenUsed/>
    <w:rsid w:val="004121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121C6"/>
  </w:style>
  <w:style w:type="character" w:styleId="LineNumber">
    <w:name w:val="line number"/>
    <w:basedOn w:val="DefaultParagraphFont"/>
    <w:uiPriority w:val="99"/>
    <w:semiHidden/>
    <w:unhideWhenUsed/>
    <w:rsid w:val="004121C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E0DFDA5ACFC2A46ADC09BAE55457E03" ma:contentTypeVersion="6" ma:contentTypeDescription="Create a new document." ma:contentTypeScope="" ma:versionID="939c8423852bbd6cc0797061a646cc23">
  <xsd:schema xmlns:xsd="http://www.w3.org/2001/XMLSchema" xmlns:xs="http://www.w3.org/2001/XMLSchema" xmlns:p="http://schemas.microsoft.com/office/2006/metadata/properties" xmlns:ns1="http://schemas.microsoft.com/sharepoint/v3" xmlns:ns3="38a3c58d-52ff-4f5b-9072-45ec9e98506b" xmlns:ns4="a3948454-8488-4fc5-b6ee-5a1fac97ced0" targetNamespace="http://schemas.microsoft.com/office/2006/metadata/properties" ma:root="true" ma:fieldsID="d378ddf0e183a016163fcdc29bb3332e" ns1:_="" ns3:_="" ns4:_="">
    <xsd:import namespace="http://schemas.microsoft.com/sharepoint/v3"/>
    <xsd:import namespace="38a3c58d-52ff-4f5b-9072-45ec9e98506b"/>
    <xsd:import namespace="a3948454-8488-4fc5-b6ee-5a1fac97ced0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1:IMAddress" minOccurs="0"/>
                <xsd:element ref="ns3:SharingHintHash" minOccurs="0"/>
                <xsd:element ref="ns3:SharedWithDetails" minOccurs="0"/>
                <xsd:element ref="ns4:MediaServiceMetadata" minOccurs="0"/>
                <xsd:element ref="ns4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IMAddress" ma:index="9" nillable="true" ma:displayName="IM Address" ma:internalName="IMAddress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8a3c58d-52ff-4f5b-9072-45ec9e98506b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ingHintHash" ma:index="10" nillable="true" ma:displayName="Sharing Hint Hash" ma:internalName="SharingHintHash" ma:readOnly="true">
      <xsd:simpleType>
        <xsd:restriction base="dms:Text"/>
      </xsd:simpleType>
    </xsd:element>
    <xsd:element name="SharedWithDetails" ma:index="11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3948454-8488-4fc5-b6ee-5a1fac97ced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2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3" nillable="true" ma:displayName="MediaServiceFastMetadata" ma:description="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IMAddres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C0D3F428-C26C-442F-8CD8-86137C84F3C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38a3c58d-52ff-4f5b-9072-45ec9e98506b"/>
    <ds:schemaRef ds:uri="a3948454-8488-4fc5-b6ee-5a1fac97ced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E9443EAE-1D1D-49E2-990A-000AA027E32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4C2E6A5-3B67-4618-AFC8-595543142751}">
  <ds:schemaRefs>
    <ds:schemaRef ds:uri="http://purl.org/dc/dcmitype/"/>
    <ds:schemaRef ds:uri="38a3c58d-52ff-4f5b-9072-45ec9e98506b"/>
    <ds:schemaRef ds:uri="http://schemas.openxmlformats.org/package/2006/metadata/core-properties"/>
    <ds:schemaRef ds:uri="http://schemas.microsoft.com/office/2006/documentManagement/types"/>
    <ds:schemaRef ds:uri="http://schemas.microsoft.com/sharepoint/v3"/>
    <ds:schemaRef ds:uri="http://purl.org/dc/elements/1.1/"/>
    <ds:schemaRef ds:uri="http://purl.org/dc/terms/"/>
    <ds:schemaRef ds:uri="http://schemas.microsoft.com/office/2006/metadata/properties"/>
    <ds:schemaRef ds:uri="http://schemas.microsoft.com/office/infopath/2007/PartnerControls"/>
    <ds:schemaRef ds:uri="a3948454-8488-4fc5-b6ee-5a1fac97ced0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3891</Words>
  <Characters>22179</Characters>
  <Application>Microsoft Office Word</Application>
  <DocSecurity>4</DocSecurity>
  <Lines>184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ssell Stothard</dc:creator>
  <cp:keywords/>
  <dc:description/>
  <cp:lastModifiedBy>Cathy Waldron</cp:lastModifiedBy>
  <cp:revision>2</cp:revision>
  <dcterms:created xsi:type="dcterms:W3CDTF">2020-03-31T13:06:00Z</dcterms:created>
  <dcterms:modified xsi:type="dcterms:W3CDTF">2020-03-31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E0DFDA5ACFC2A46ADC09BAE55457E03</vt:lpwstr>
  </property>
</Properties>
</file>